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E69752" w14:textId="52B57542" w:rsidR="000F2F1A" w:rsidRDefault="00986ECD">
      <w:r>
        <w:t xml:space="preserve">Supplemental Appendix for </w:t>
      </w:r>
      <w:r w:rsidR="000F2F1A">
        <w:t xml:space="preserve">Pennington et al. “Effects of blood lead levels &lt;10 </w:t>
      </w:r>
      <w:r w:rsidR="000F2F1A">
        <w:rPr>
          <w:rFonts w:cstheme="minorHAnsi"/>
        </w:rPr>
        <w:t>µ</w:t>
      </w:r>
      <w:r w:rsidR="000F2F1A">
        <w:t>g/dL in school-age children</w:t>
      </w:r>
      <w:r w:rsidR="00BC60C4">
        <w:t xml:space="preserve"> and adolescents</w:t>
      </w:r>
      <w:r w:rsidR="000F2F1A">
        <w:t>: a scoping review.”</w:t>
      </w:r>
    </w:p>
    <w:p w14:paraId="6316324A" w14:textId="5F07EA5D" w:rsidR="000F2F1A" w:rsidRPr="006D7C75" w:rsidRDefault="00FE7815" w:rsidP="000F2F1A">
      <w:pPr>
        <w:spacing w:after="0" w:line="240" w:lineRule="auto"/>
        <w:contextualSpacing/>
      </w:pPr>
      <w:r>
        <w:t xml:space="preserve">Supplemental </w:t>
      </w:r>
      <w:r w:rsidR="000F2F1A">
        <w:t>Table 1. Detailed Database Search Criteri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61"/>
        <w:gridCol w:w="6984"/>
      </w:tblGrid>
      <w:tr w:rsidR="000F2F1A" w:rsidRPr="006D7C75" w14:paraId="6007812A" w14:textId="77777777" w:rsidTr="00815AC2">
        <w:tc>
          <w:tcPr>
            <w:tcW w:w="1561" w:type="dxa"/>
          </w:tcPr>
          <w:p w14:paraId="659425A9" w14:textId="77777777" w:rsidR="000F2F1A" w:rsidRPr="006D7C75" w:rsidRDefault="000F2F1A" w:rsidP="00815AC2">
            <w:pPr>
              <w:rPr>
                <w:rFonts w:eastAsia="Times New Roman" w:cstheme="minorHAnsi"/>
                <w:bCs/>
                <w:color w:val="000000"/>
              </w:rPr>
            </w:pPr>
            <w:r w:rsidRPr="006D7C75">
              <w:rPr>
                <w:rFonts w:eastAsia="Times New Roman" w:cstheme="minorHAnsi"/>
                <w:bCs/>
                <w:color w:val="000000"/>
              </w:rPr>
              <w:t>Database</w:t>
            </w:r>
          </w:p>
        </w:tc>
        <w:tc>
          <w:tcPr>
            <w:tcW w:w="6984" w:type="dxa"/>
          </w:tcPr>
          <w:p w14:paraId="7F75A9FE" w14:textId="77777777" w:rsidR="000F2F1A" w:rsidRPr="006D7C75" w:rsidRDefault="000F2F1A" w:rsidP="00815AC2">
            <w:pPr>
              <w:rPr>
                <w:rFonts w:eastAsia="Times New Roman" w:cstheme="minorHAnsi"/>
                <w:bCs/>
                <w:color w:val="000000"/>
              </w:rPr>
            </w:pPr>
            <w:r w:rsidRPr="006D7C75">
              <w:rPr>
                <w:rFonts w:eastAsia="Times New Roman" w:cstheme="minorHAnsi"/>
                <w:bCs/>
                <w:color w:val="000000"/>
              </w:rPr>
              <w:t>Strategy</w:t>
            </w:r>
          </w:p>
        </w:tc>
      </w:tr>
      <w:tr w:rsidR="000F2F1A" w:rsidRPr="006D7C75" w14:paraId="56C6A5AF" w14:textId="77777777" w:rsidTr="00815AC2">
        <w:tc>
          <w:tcPr>
            <w:tcW w:w="1561" w:type="dxa"/>
          </w:tcPr>
          <w:p w14:paraId="1AF306E5" w14:textId="77777777" w:rsidR="000F2F1A" w:rsidRPr="006D7C75" w:rsidRDefault="000F2F1A" w:rsidP="00815AC2">
            <w:pPr>
              <w:rPr>
                <w:rFonts w:eastAsia="Times New Roman" w:cstheme="minorHAnsi"/>
                <w:bCs/>
                <w:color w:val="000000"/>
              </w:rPr>
            </w:pPr>
            <w:r w:rsidRPr="006D7C75">
              <w:rPr>
                <w:rFonts w:eastAsia="Times New Roman" w:cstheme="minorHAnsi"/>
                <w:bCs/>
                <w:color w:val="000000"/>
              </w:rPr>
              <w:t>Medline</w:t>
            </w:r>
          </w:p>
          <w:p w14:paraId="785C4279" w14:textId="77777777" w:rsidR="000F2F1A" w:rsidRPr="006D7C75" w:rsidRDefault="000F2F1A" w:rsidP="00815AC2">
            <w:pPr>
              <w:rPr>
                <w:rFonts w:eastAsia="Times New Roman" w:cstheme="minorHAnsi"/>
                <w:bCs/>
                <w:color w:val="000000"/>
              </w:rPr>
            </w:pPr>
            <w:r w:rsidRPr="006D7C75">
              <w:rPr>
                <w:rFonts w:eastAsia="Times New Roman" w:cstheme="minorHAnsi"/>
                <w:bCs/>
                <w:color w:val="000000"/>
              </w:rPr>
              <w:t>(OVID)</w:t>
            </w:r>
          </w:p>
          <w:p w14:paraId="066F2082" w14:textId="77777777" w:rsidR="000F2F1A" w:rsidRPr="006D7C75" w:rsidRDefault="000F2F1A" w:rsidP="00815AC2">
            <w:pPr>
              <w:rPr>
                <w:rFonts w:eastAsia="Times New Roman" w:cstheme="minorHAnsi"/>
                <w:bCs/>
                <w:color w:val="000000"/>
              </w:rPr>
            </w:pPr>
            <w:r w:rsidRPr="006D7C75">
              <w:rPr>
                <w:rFonts w:eastAsia="Times New Roman" w:cstheme="minorHAnsi"/>
                <w:bCs/>
                <w:color w:val="000000"/>
              </w:rPr>
              <w:t>1946-</w:t>
            </w:r>
          </w:p>
        </w:tc>
        <w:tc>
          <w:tcPr>
            <w:tcW w:w="6984" w:type="dxa"/>
          </w:tcPr>
          <w:p w14:paraId="703EDB23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 xml:space="preserve">Lead/ OR Lead Poisoning/ OR </w:t>
            </w:r>
            <w:proofErr w:type="spellStart"/>
            <w:proofErr w:type="gramStart"/>
            <w:r w:rsidRPr="006D7C75">
              <w:rPr>
                <w:rFonts w:cstheme="minorHAnsi"/>
                <w:bCs/>
                <w:color w:val="0A0905"/>
              </w:rPr>
              <w:t>lead.kf</w:t>
            </w:r>
            <w:proofErr w:type="gramEnd"/>
            <w:r w:rsidRPr="006D7C75">
              <w:rPr>
                <w:rFonts w:cstheme="minorHAnsi"/>
                <w:bCs/>
                <w:color w:val="0A0905"/>
              </w:rPr>
              <w:t>,hw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>. OR (lead exposure OR lead poisoning OR lead level* OR blood lead OR PB</w:t>
            </w:r>
            <w:proofErr w:type="gramStart"/>
            <w:r w:rsidRPr="006D7C75">
              <w:rPr>
                <w:rFonts w:cstheme="minorHAnsi"/>
                <w:bCs/>
                <w:color w:val="0A0905"/>
              </w:rPr>
              <w:t>).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ti</w:t>
            </w:r>
            <w:proofErr w:type="gramEnd"/>
            <w:r w:rsidRPr="006D7C75">
              <w:rPr>
                <w:rFonts w:cstheme="minorHAnsi"/>
                <w:bCs/>
                <w:color w:val="0A0905"/>
              </w:rPr>
              <w:t>,kf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>.</w:t>
            </w:r>
          </w:p>
          <w:p w14:paraId="3669CB98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 xml:space="preserve">AND </w:t>
            </w:r>
          </w:p>
          <w:p w14:paraId="13B4660E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 xml:space="preserve">(child* OR 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adolescen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>* OR school-age* OR school age* OR pediatric* OR early life OR early-life</w:t>
            </w:r>
            <w:proofErr w:type="gramStart"/>
            <w:r w:rsidRPr="006D7C75">
              <w:rPr>
                <w:rFonts w:cstheme="minorHAnsi"/>
                <w:bCs/>
                <w:color w:val="0A0905"/>
              </w:rPr>
              <w:t>).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ti</w:t>
            </w:r>
            <w:proofErr w:type="gramEnd"/>
            <w:r w:rsidRPr="006D7C75">
              <w:rPr>
                <w:rFonts w:cstheme="minorHAnsi"/>
                <w:bCs/>
                <w:color w:val="0A0905"/>
              </w:rPr>
              <w:t>,ab,kf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>.</w:t>
            </w:r>
          </w:p>
          <w:p w14:paraId="0ABBE6C7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>AND</w:t>
            </w:r>
          </w:p>
          <w:p w14:paraId="659122E7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 xml:space="preserve">(health effect* OR health outcome* OR health impact* OR neuro* OR renal OR kidney* OR liver* OR cardio* OR puberty OR cognition OR cognitive OR developmental* OR learning 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disabilit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 xml:space="preserve">* OR intellectual 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disabilit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 xml:space="preserve">* OR autism OR attention deficit OR hyperactivity disorder* OR ADHD OR (school* ADJ3 performance*) OR 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educat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>* OR academic* OR drop out* OR IQ OR executive function OR conduct disorder OR oral health OR dental caries OR mental health OR mental illness* OR mental disorder* OR depression OR anxiety OR psychosocial OR crime* OR criminal* OR juvenile detention*).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ti,ab,kf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 xml:space="preserve">. </w:t>
            </w:r>
          </w:p>
          <w:p w14:paraId="0BF4E41E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 xml:space="preserve">NOT </w:t>
            </w:r>
          </w:p>
          <w:p w14:paraId="4CE01177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>exp animals/ NOT exp humans/</w:t>
            </w:r>
          </w:p>
          <w:p w14:paraId="4B0ACF68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 xml:space="preserve">AND </w:t>
            </w:r>
          </w:p>
          <w:p w14:paraId="78C3A610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>journal article.pt.</w:t>
            </w:r>
          </w:p>
          <w:p w14:paraId="04C6B97D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 xml:space="preserve">limit to 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yr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>="2000 -Current"</w:t>
            </w:r>
          </w:p>
        </w:tc>
      </w:tr>
      <w:tr w:rsidR="000F2F1A" w:rsidRPr="006D7C75" w14:paraId="7B0DC07B" w14:textId="77777777" w:rsidTr="00815AC2">
        <w:tc>
          <w:tcPr>
            <w:tcW w:w="1561" w:type="dxa"/>
          </w:tcPr>
          <w:p w14:paraId="1DCF0A09" w14:textId="77777777" w:rsidR="000F2F1A" w:rsidRPr="006D7C75" w:rsidRDefault="000F2F1A" w:rsidP="00815AC2">
            <w:pPr>
              <w:rPr>
                <w:rFonts w:eastAsia="Times New Roman" w:cstheme="minorHAnsi"/>
                <w:bCs/>
                <w:color w:val="000000"/>
              </w:rPr>
            </w:pPr>
            <w:r w:rsidRPr="006D7C75">
              <w:rPr>
                <w:rFonts w:eastAsia="Times New Roman" w:cstheme="minorHAnsi"/>
                <w:bCs/>
                <w:color w:val="000000"/>
              </w:rPr>
              <w:t>Embase</w:t>
            </w:r>
          </w:p>
          <w:p w14:paraId="2AC0BE7B" w14:textId="77777777" w:rsidR="000F2F1A" w:rsidRPr="006D7C75" w:rsidRDefault="000F2F1A" w:rsidP="00815AC2">
            <w:pPr>
              <w:rPr>
                <w:rFonts w:eastAsia="Times New Roman" w:cstheme="minorHAnsi"/>
                <w:bCs/>
                <w:color w:val="000000"/>
              </w:rPr>
            </w:pPr>
            <w:r w:rsidRPr="006D7C75">
              <w:rPr>
                <w:rFonts w:eastAsia="Times New Roman" w:cstheme="minorHAnsi"/>
                <w:bCs/>
                <w:color w:val="000000"/>
              </w:rPr>
              <w:t>(OVID)</w:t>
            </w:r>
          </w:p>
          <w:p w14:paraId="3F584BE7" w14:textId="77777777" w:rsidR="000F2F1A" w:rsidRPr="006D7C75" w:rsidRDefault="000F2F1A" w:rsidP="00815AC2">
            <w:pPr>
              <w:rPr>
                <w:rFonts w:eastAsia="Times New Roman" w:cstheme="minorHAnsi"/>
                <w:bCs/>
                <w:color w:val="000000"/>
              </w:rPr>
            </w:pPr>
            <w:r w:rsidRPr="006D7C75">
              <w:rPr>
                <w:rFonts w:eastAsia="Times New Roman" w:cstheme="minorHAnsi"/>
                <w:bCs/>
                <w:color w:val="000000"/>
              </w:rPr>
              <w:t>1947-</w:t>
            </w:r>
          </w:p>
        </w:tc>
        <w:tc>
          <w:tcPr>
            <w:tcW w:w="6984" w:type="dxa"/>
          </w:tcPr>
          <w:p w14:paraId="3964A0E1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 xml:space="preserve">Lead/ OR Lead Poisoning/ OR </w:t>
            </w:r>
            <w:proofErr w:type="spellStart"/>
            <w:proofErr w:type="gramStart"/>
            <w:r w:rsidRPr="006D7C75">
              <w:rPr>
                <w:rFonts w:cstheme="minorHAnsi"/>
                <w:bCs/>
                <w:color w:val="0A0905"/>
              </w:rPr>
              <w:t>lead.kf</w:t>
            </w:r>
            <w:proofErr w:type="gramEnd"/>
            <w:r w:rsidRPr="006D7C75">
              <w:rPr>
                <w:rFonts w:cstheme="minorHAnsi"/>
                <w:bCs/>
                <w:color w:val="0A0905"/>
              </w:rPr>
              <w:t>,hw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>. OR (lead exposure OR lead poisoning OR lead level* OR blood lead OR PB</w:t>
            </w:r>
            <w:proofErr w:type="gramStart"/>
            <w:r w:rsidRPr="006D7C75">
              <w:rPr>
                <w:rFonts w:cstheme="minorHAnsi"/>
                <w:bCs/>
                <w:color w:val="0A0905"/>
              </w:rPr>
              <w:t>).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ti</w:t>
            </w:r>
            <w:proofErr w:type="gramEnd"/>
            <w:r w:rsidRPr="006D7C75">
              <w:rPr>
                <w:rFonts w:cstheme="minorHAnsi"/>
                <w:bCs/>
                <w:color w:val="0A0905"/>
              </w:rPr>
              <w:t>,kf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>.</w:t>
            </w:r>
          </w:p>
          <w:p w14:paraId="647CA7E9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 xml:space="preserve">AND </w:t>
            </w:r>
          </w:p>
          <w:p w14:paraId="1D427D1F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 xml:space="preserve">(child* OR 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adolescen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>* OR school-age* OR school age* OR pediatric* OR early life OR early-life</w:t>
            </w:r>
            <w:proofErr w:type="gramStart"/>
            <w:r w:rsidRPr="006D7C75">
              <w:rPr>
                <w:rFonts w:cstheme="minorHAnsi"/>
                <w:bCs/>
                <w:color w:val="0A0905"/>
              </w:rPr>
              <w:t>).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ti</w:t>
            </w:r>
            <w:proofErr w:type="gramEnd"/>
            <w:r w:rsidRPr="006D7C75">
              <w:rPr>
                <w:rFonts w:cstheme="minorHAnsi"/>
                <w:bCs/>
                <w:color w:val="0A0905"/>
              </w:rPr>
              <w:t>,ab,kf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>.</w:t>
            </w:r>
          </w:p>
          <w:p w14:paraId="1AC6E22F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>AND</w:t>
            </w:r>
          </w:p>
          <w:p w14:paraId="5ADFE955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 xml:space="preserve">(health effect* OR health outcome* OR health impact* OR neuro* OR renal OR kidney* OR liver* OR cardio* OR puberty OR cognition OR cognitive OR developmental* OR learning 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disabilit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 xml:space="preserve">* OR intellectual 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disabilit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 xml:space="preserve">* OR autism OR attention deficit OR hyperactivity disorder* OR ADHD OR (school* ADJ3 performance*) OR 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educat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>* OR academic* OR drop out* OR IQ OR executive function OR conduct disorder OR oral health OR dental caries OR mental health OR mental illness* OR mental disorder* OR depression OR anxiety OR psychosocial OR crime* OR criminal* OR juvenile detention*).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ti,ab,kf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 xml:space="preserve">. </w:t>
            </w:r>
          </w:p>
          <w:p w14:paraId="5B074DED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 xml:space="preserve">NOT </w:t>
            </w:r>
          </w:p>
          <w:p w14:paraId="42455417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>exp animals/ NOT exp humans/</w:t>
            </w:r>
          </w:p>
          <w:p w14:paraId="78B7CBC5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lastRenderedPageBreak/>
              <w:t xml:space="preserve">AND </w:t>
            </w:r>
          </w:p>
          <w:p w14:paraId="3E114777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>article.pt.</w:t>
            </w:r>
          </w:p>
          <w:p w14:paraId="37EF86A9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 xml:space="preserve">limit to ("remove 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medline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 xml:space="preserve"> records" and 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yr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>="2000 -Current")</w:t>
            </w:r>
          </w:p>
        </w:tc>
      </w:tr>
      <w:tr w:rsidR="000F2F1A" w:rsidRPr="006D7C75" w14:paraId="61EBA1E5" w14:textId="77777777" w:rsidTr="00815AC2">
        <w:tc>
          <w:tcPr>
            <w:tcW w:w="1561" w:type="dxa"/>
          </w:tcPr>
          <w:p w14:paraId="599E2CA3" w14:textId="77777777" w:rsidR="000F2F1A" w:rsidRPr="006D7C75" w:rsidRDefault="000F2F1A" w:rsidP="00815AC2">
            <w:pPr>
              <w:rPr>
                <w:rFonts w:eastAsia="Times New Roman" w:cstheme="minorHAnsi"/>
                <w:bCs/>
                <w:color w:val="000000"/>
              </w:rPr>
            </w:pPr>
            <w:r w:rsidRPr="006D7C75">
              <w:rPr>
                <w:rFonts w:eastAsia="Times New Roman" w:cstheme="minorHAnsi"/>
                <w:bCs/>
                <w:color w:val="000000"/>
              </w:rPr>
              <w:lastRenderedPageBreak/>
              <w:t>Global Health (OVID)</w:t>
            </w:r>
          </w:p>
          <w:p w14:paraId="24235018" w14:textId="77777777" w:rsidR="000F2F1A" w:rsidRPr="006D7C75" w:rsidRDefault="000F2F1A" w:rsidP="00815AC2">
            <w:pPr>
              <w:rPr>
                <w:rFonts w:eastAsia="Times New Roman" w:cstheme="minorHAnsi"/>
                <w:bCs/>
                <w:color w:val="000000"/>
              </w:rPr>
            </w:pPr>
            <w:r w:rsidRPr="006D7C75">
              <w:rPr>
                <w:rFonts w:eastAsia="Times New Roman" w:cstheme="minorHAnsi"/>
                <w:bCs/>
                <w:color w:val="000000"/>
              </w:rPr>
              <w:t>1910-</w:t>
            </w:r>
          </w:p>
          <w:p w14:paraId="79C46B40" w14:textId="77777777" w:rsidR="000F2F1A" w:rsidRPr="006D7C75" w:rsidRDefault="000F2F1A" w:rsidP="00815AC2">
            <w:pPr>
              <w:rPr>
                <w:rFonts w:eastAsia="Times New Roman" w:cstheme="minorHAnsi"/>
                <w:bCs/>
                <w:color w:val="000000"/>
              </w:rPr>
            </w:pPr>
          </w:p>
        </w:tc>
        <w:tc>
          <w:tcPr>
            <w:tcW w:w="6984" w:type="dxa"/>
          </w:tcPr>
          <w:p w14:paraId="7F5381D6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 xml:space="preserve">Lead/ OR Lead Poisoning/ OR 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lead.hw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>. OR (lead exposure OR lead poisoning OR lead level* OR blood lead OR PB</w:t>
            </w:r>
            <w:proofErr w:type="gramStart"/>
            <w:r w:rsidRPr="006D7C75">
              <w:rPr>
                <w:rFonts w:cstheme="minorHAnsi"/>
                <w:bCs/>
                <w:color w:val="0A0905"/>
              </w:rPr>
              <w:t>).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ti</w:t>
            </w:r>
            <w:proofErr w:type="gramEnd"/>
            <w:r w:rsidRPr="006D7C75">
              <w:rPr>
                <w:rFonts w:cstheme="minorHAnsi"/>
                <w:bCs/>
                <w:color w:val="0A0905"/>
              </w:rPr>
              <w:t>,hw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>.</w:t>
            </w:r>
          </w:p>
          <w:p w14:paraId="41A8FE3B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 xml:space="preserve">AND </w:t>
            </w:r>
          </w:p>
          <w:p w14:paraId="0B2DF148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 xml:space="preserve">(child* OR 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adolescen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>* OR school-age* OR school age* OR pediatric* OR early life OR early-life</w:t>
            </w:r>
            <w:proofErr w:type="gramStart"/>
            <w:r w:rsidRPr="006D7C75">
              <w:rPr>
                <w:rFonts w:cstheme="minorHAnsi"/>
                <w:bCs/>
                <w:color w:val="0A0905"/>
              </w:rPr>
              <w:t>).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ti</w:t>
            </w:r>
            <w:proofErr w:type="gramEnd"/>
            <w:r w:rsidRPr="006D7C75">
              <w:rPr>
                <w:rFonts w:cstheme="minorHAnsi"/>
                <w:bCs/>
                <w:color w:val="0A0905"/>
              </w:rPr>
              <w:t>,ab,hw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>.</w:t>
            </w:r>
          </w:p>
          <w:p w14:paraId="7C8E1472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>AND</w:t>
            </w:r>
          </w:p>
          <w:p w14:paraId="71B34994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 xml:space="preserve">(health effect* OR health outcome* OR health impact* OR neuro* OR renal OR kidney* OR liver* OR cardio* OR puberty OR cognition OR cognitive OR developmental* OR learning 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disabilit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 xml:space="preserve">* OR intellectual 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disabilit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 xml:space="preserve">* OR autism OR attention deficit OR hyperactivity disorder* OR ADHD OR (school* ADJ3 performance*) OR 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educat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>* OR academic* OR drop out* OR IQ OR executive function OR conduct disorder OR oral health OR dental caries OR mental health OR mental illness* OR mental disorder* OR depression OR anxiety OR psychosocial OR crime* OR criminal* OR juvenile detention*).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ti,ab,hw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 xml:space="preserve">. </w:t>
            </w:r>
          </w:p>
          <w:p w14:paraId="061AAFD3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>AND</w:t>
            </w:r>
          </w:p>
          <w:p w14:paraId="48D7EB46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>Exp Humans/</w:t>
            </w:r>
          </w:p>
          <w:p w14:paraId="1E69AA0F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 xml:space="preserve">AND </w:t>
            </w:r>
          </w:p>
          <w:p w14:paraId="56ADBBD1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>journal article.pt.</w:t>
            </w:r>
          </w:p>
          <w:p w14:paraId="620B2DDF" w14:textId="77777777" w:rsidR="000F2F1A" w:rsidRPr="006D7C75" w:rsidRDefault="000F2F1A" w:rsidP="00815AC2">
            <w:pPr>
              <w:spacing w:before="90"/>
              <w:rPr>
                <w:rFonts w:cstheme="minorHAnsi"/>
                <w:bCs/>
                <w:color w:val="0A0905"/>
              </w:rPr>
            </w:pPr>
            <w:r w:rsidRPr="006D7C75">
              <w:rPr>
                <w:rFonts w:cstheme="minorHAnsi"/>
                <w:bCs/>
                <w:color w:val="0A0905"/>
              </w:rPr>
              <w:t>limit to (</w:t>
            </w:r>
            <w:proofErr w:type="spellStart"/>
            <w:r w:rsidRPr="006D7C75">
              <w:rPr>
                <w:rFonts w:cstheme="minorHAnsi"/>
                <w:bCs/>
                <w:color w:val="0A0905"/>
              </w:rPr>
              <w:t>yr</w:t>
            </w:r>
            <w:proofErr w:type="spellEnd"/>
            <w:r w:rsidRPr="006D7C75">
              <w:rPr>
                <w:rFonts w:cstheme="minorHAnsi"/>
                <w:bCs/>
                <w:color w:val="0A0905"/>
              </w:rPr>
              <w:t>="2000 -Current")</w:t>
            </w:r>
          </w:p>
        </w:tc>
      </w:tr>
      <w:tr w:rsidR="000F2F1A" w:rsidRPr="006D7C75" w14:paraId="6A5B64D9" w14:textId="77777777" w:rsidTr="00815AC2">
        <w:trPr>
          <w:trHeight w:val="728"/>
        </w:trPr>
        <w:tc>
          <w:tcPr>
            <w:tcW w:w="1561" w:type="dxa"/>
          </w:tcPr>
          <w:p w14:paraId="27AEBEE3" w14:textId="77777777" w:rsidR="000F2F1A" w:rsidRPr="006D7C75" w:rsidRDefault="000F2F1A" w:rsidP="00815AC2">
            <w:pPr>
              <w:rPr>
                <w:rFonts w:eastAsia="Times New Roman" w:cstheme="minorHAnsi"/>
                <w:bCs/>
                <w:color w:val="000000"/>
              </w:rPr>
            </w:pPr>
            <w:r w:rsidRPr="006D7C75">
              <w:rPr>
                <w:rFonts w:eastAsia="Times New Roman" w:cstheme="minorHAnsi"/>
                <w:bCs/>
                <w:color w:val="000000"/>
              </w:rPr>
              <w:t>CINAHL</w:t>
            </w:r>
          </w:p>
          <w:p w14:paraId="75DDC521" w14:textId="77777777" w:rsidR="000F2F1A" w:rsidRPr="006D7C75" w:rsidRDefault="000F2F1A" w:rsidP="00815AC2">
            <w:pPr>
              <w:rPr>
                <w:rFonts w:eastAsia="Times New Roman" w:cstheme="minorHAnsi"/>
                <w:bCs/>
                <w:color w:val="000000"/>
              </w:rPr>
            </w:pPr>
            <w:r w:rsidRPr="006D7C75">
              <w:rPr>
                <w:rFonts w:eastAsia="Times New Roman" w:cstheme="minorHAnsi"/>
                <w:bCs/>
                <w:color w:val="000000"/>
              </w:rPr>
              <w:t>(</w:t>
            </w:r>
            <w:proofErr w:type="spellStart"/>
            <w:r w:rsidRPr="006D7C75">
              <w:rPr>
                <w:rFonts w:eastAsia="Times New Roman" w:cstheme="minorHAnsi"/>
                <w:bCs/>
                <w:color w:val="000000"/>
              </w:rPr>
              <w:t>Ebsco</w:t>
            </w:r>
            <w:proofErr w:type="spellEnd"/>
            <w:r w:rsidRPr="006D7C75">
              <w:rPr>
                <w:rFonts w:eastAsia="Times New Roman" w:cstheme="minorHAnsi"/>
                <w:bCs/>
                <w:color w:val="000000"/>
              </w:rPr>
              <w:t>)</w:t>
            </w:r>
          </w:p>
        </w:tc>
        <w:tc>
          <w:tcPr>
            <w:tcW w:w="6984" w:type="dxa"/>
          </w:tcPr>
          <w:p w14:paraId="57E08BCE" w14:textId="77777777" w:rsidR="000F2F1A" w:rsidRPr="006D7C75" w:rsidRDefault="000F2F1A" w:rsidP="00815AC2">
            <w:pPr>
              <w:spacing w:before="90"/>
              <w:rPr>
                <w:rStyle w:val="searchhistory-search-term"/>
                <w:rFonts w:cstheme="minorHAnsi"/>
                <w:bCs/>
                <w:color w:val="0A0905"/>
              </w:rPr>
            </w:pPr>
            <w:proofErr w:type="gram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TI,SU</w:t>
            </w:r>
            <w:proofErr w:type="gram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((MH "Lead") OR (MH "Lead Poisoning") OR "lead exposure" OR "lead poisoning" OR "lead level*" OR "blood lead" OR PB) OR SU("lead")</w:t>
            </w:r>
          </w:p>
          <w:p w14:paraId="5C6051C0" w14:textId="77777777" w:rsidR="000F2F1A" w:rsidRPr="006D7C75" w:rsidRDefault="000F2F1A" w:rsidP="00815AC2">
            <w:pPr>
              <w:spacing w:before="90"/>
              <w:rPr>
                <w:rStyle w:val="searchhistory-search-term"/>
                <w:rFonts w:cstheme="minorHAnsi"/>
                <w:bCs/>
                <w:color w:val="0A0905"/>
              </w:rPr>
            </w:pPr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AND</w:t>
            </w:r>
          </w:p>
          <w:p w14:paraId="762D0C83" w14:textId="77777777" w:rsidR="000F2F1A" w:rsidRPr="006D7C75" w:rsidRDefault="000F2F1A" w:rsidP="00815AC2">
            <w:pPr>
              <w:spacing w:before="90"/>
              <w:rPr>
                <w:rStyle w:val="searchhistory-search-term"/>
                <w:rFonts w:cstheme="minorHAnsi"/>
                <w:bCs/>
                <w:color w:val="0A0905"/>
              </w:rPr>
            </w:pPr>
            <w:proofErr w:type="gram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TI,AB</w:t>
            </w:r>
            <w:proofErr w:type="gram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,SU(child* OR </w:t>
            </w:r>
            <w:proofErr w:type="spell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adolescen</w:t>
            </w:r>
            <w:proofErr w:type="spell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* OR school-age* OR "school age*" OR pediatric* OR "early life" OR early-life)</w:t>
            </w:r>
          </w:p>
          <w:p w14:paraId="3945EEA8" w14:textId="77777777" w:rsidR="000F2F1A" w:rsidRPr="006D7C75" w:rsidRDefault="000F2F1A" w:rsidP="00815AC2">
            <w:pPr>
              <w:spacing w:before="90"/>
              <w:rPr>
                <w:rStyle w:val="searchhistory-search-term"/>
                <w:rFonts w:cstheme="minorHAnsi"/>
                <w:bCs/>
                <w:color w:val="0A0905"/>
              </w:rPr>
            </w:pPr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AND </w:t>
            </w:r>
          </w:p>
          <w:p w14:paraId="4AE1809E" w14:textId="77777777" w:rsidR="000F2F1A" w:rsidRPr="006D7C75" w:rsidRDefault="000F2F1A" w:rsidP="00815AC2">
            <w:pPr>
              <w:spacing w:before="90"/>
              <w:rPr>
                <w:rStyle w:val="searchhistory-search-term"/>
                <w:rFonts w:cstheme="minorHAnsi"/>
                <w:bCs/>
                <w:color w:val="0A0905"/>
              </w:rPr>
            </w:pPr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TI,AB,SU("health effect*" OR "health outcome*" OR "health impact*" OR neuro* OR renal OR kidney* OR liver* OR cardio* OR puberty OR cognition OR cognitive OR developmental* OR "learning </w:t>
            </w:r>
            <w:proofErr w:type="spell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disabilit</w:t>
            </w:r>
            <w:proofErr w:type="spell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*" OR "intellectual </w:t>
            </w:r>
            <w:proofErr w:type="spell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disabilit</w:t>
            </w:r>
            <w:proofErr w:type="spell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*" OR autism OR "attention deficit" OR "hyperactivity disorder*" OR ADHD OR (school* N3 performance*) OR </w:t>
            </w:r>
            <w:proofErr w:type="spell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educat</w:t>
            </w:r>
            <w:proofErr w:type="spell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* OR academic* OR "drop out*" OR IQ OR "executive function" OR "conduct disorder" OR "oral health" OR "dental caries" OR "mental health" OR "mental illness*" OR "mental disorder*" OR depression OR anxiety OR psychosocial OR crime* OR criminal* OR "juvenile detention*")</w:t>
            </w:r>
          </w:p>
          <w:p w14:paraId="48100238" w14:textId="77777777" w:rsidR="000F2F1A" w:rsidRPr="006D7C75" w:rsidRDefault="000F2F1A" w:rsidP="00815AC2">
            <w:pPr>
              <w:spacing w:before="90"/>
              <w:rPr>
                <w:rStyle w:val="searchhistory-search-term"/>
                <w:rFonts w:cstheme="minorHAnsi"/>
                <w:bCs/>
                <w:color w:val="0A0905"/>
              </w:rPr>
            </w:pPr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NOT </w:t>
            </w:r>
          </w:p>
          <w:p w14:paraId="2931E980" w14:textId="77777777" w:rsidR="000F2F1A" w:rsidRPr="006D7C75" w:rsidRDefault="000F2F1A" w:rsidP="00815AC2">
            <w:pPr>
              <w:spacing w:before="90"/>
              <w:rPr>
                <w:rStyle w:val="searchhistory-search-term"/>
                <w:rFonts w:cstheme="minorHAnsi"/>
                <w:bCs/>
                <w:color w:val="0A0905"/>
              </w:rPr>
            </w:pPr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(MH animals+) NOT (MH humans+)</w:t>
            </w:r>
          </w:p>
          <w:p w14:paraId="7AD78E17" w14:textId="77777777" w:rsidR="000F2F1A" w:rsidRPr="006D7C75" w:rsidRDefault="000F2F1A" w:rsidP="00815AC2">
            <w:pPr>
              <w:spacing w:before="90"/>
              <w:rPr>
                <w:rStyle w:val="searchhistory-search-term"/>
                <w:rFonts w:cstheme="minorHAnsi"/>
                <w:bCs/>
                <w:color w:val="0A0905"/>
              </w:rPr>
            </w:pPr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Published Date: 2000-2023</w:t>
            </w:r>
          </w:p>
          <w:p w14:paraId="3A730A35" w14:textId="77777777" w:rsidR="000F2F1A" w:rsidRPr="006D7C75" w:rsidRDefault="000F2F1A" w:rsidP="00815AC2">
            <w:pPr>
              <w:spacing w:before="90"/>
              <w:rPr>
                <w:rStyle w:val="searchhistory-search-term"/>
                <w:rFonts w:cstheme="minorHAnsi"/>
                <w:bCs/>
                <w:color w:val="0A0905"/>
              </w:rPr>
            </w:pPr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lastRenderedPageBreak/>
              <w:t>Source Types: Academic Journals</w:t>
            </w:r>
          </w:p>
        </w:tc>
      </w:tr>
      <w:tr w:rsidR="000F2F1A" w:rsidRPr="006D7C75" w14:paraId="1A7CD498" w14:textId="77777777" w:rsidTr="00815AC2">
        <w:trPr>
          <w:trHeight w:val="728"/>
        </w:trPr>
        <w:tc>
          <w:tcPr>
            <w:tcW w:w="1561" w:type="dxa"/>
          </w:tcPr>
          <w:p w14:paraId="4F38D19E" w14:textId="77777777" w:rsidR="000F2F1A" w:rsidRPr="006D7C75" w:rsidRDefault="000F2F1A" w:rsidP="00815AC2">
            <w:pPr>
              <w:rPr>
                <w:rFonts w:eastAsia="Times New Roman" w:cstheme="minorHAnsi"/>
                <w:bCs/>
                <w:color w:val="000000"/>
              </w:rPr>
            </w:pPr>
            <w:r w:rsidRPr="006D7C75">
              <w:rPr>
                <w:rFonts w:eastAsia="Times New Roman" w:cstheme="minorHAnsi"/>
                <w:bCs/>
                <w:color w:val="000000"/>
              </w:rPr>
              <w:lastRenderedPageBreak/>
              <w:t>Scopus</w:t>
            </w:r>
          </w:p>
          <w:p w14:paraId="51CE6CBE" w14:textId="77777777" w:rsidR="000F2F1A" w:rsidRPr="006D7C75" w:rsidRDefault="000F2F1A" w:rsidP="00815AC2">
            <w:pPr>
              <w:rPr>
                <w:rFonts w:eastAsia="Times New Roman" w:cstheme="minorHAnsi"/>
                <w:bCs/>
                <w:color w:val="000000"/>
              </w:rPr>
            </w:pPr>
          </w:p>
        </w:tc>
        <w:tc>
          <w:tcPr>
            <w:tcW w:w="6984" w:type="dxa"/>
          </w:tcPr>
          <w:p w14:paraId="772EA6C3" w14:textId="77777777" w:rsidR="000F2F1A" w:rsidRPr="006D7C75" w:rsidRDefault="000F2F1A" w:rsidP="00815AC2">
            <w:pPr>
              <w:spacing w:before="90"/>
              <w:rPr>
                <w:rStyle w:val="searchhistory-search-term"/>
                <w:rFonts w:cstheme="minorHAnsi"/>
                <w:bCs/>
                <w:color w:val="0A0905"/>
              </w:rPr>
            </w:pPr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( TITLE ( "lead exposure" OR "lead poisoning" OR "lead level*" OR "blood lead" OR pb ) ) AND TITLE-ABS-KEY ( child* OR </w:t>
            </w:r>
            <w:proofErr w:type="spell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adolescen</w:t>
            </w:r>
            <w:proofErr w:type="spell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* OR school-age* OR "school age*" OR pediatric* OR "early life" OR early-life ) AND TITLE-ABS-KEY ( "health effect*" OR "health outcome*" OR "health impact*" OR neuro* OR renal OR kidney* OR liver* OR cardio* OR puberty OR cognition OR cognitive OR developmental* OR "learning </w:t>
            </w:r>
            <w:proofErr w:type="spell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disabilit</w:t>
            </w:r>
            <w:proofErr w:type="spell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*" OR "intellectual </w:t>
            </w:r>
            <w:proofErr w:type="spell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disabilit</w:t>
            </w:r>
            <w:proofErr w:type="spell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*" OR autism OR "attention deficit" OR "hyperactivity disorder*" OR </w:t>
            </w:r>
            <w:proofErr w:type="spell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adhd</w:t>
            </w:r>
            <w:proofErr w:type="spell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 OR ( school* W/3 performance* ) OR </w:t>
            </w:r>
            <w:proofErr w:type="spell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educat</w:t>
            </w:r>
            <w:proofErr w:type="spell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* OR academic* OR "drop out*" OR </w:t>
            </w:r>
            <w:proofErr w:type="spell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iq</w:t>
            </w:r>
            <w:proofErr w:type="spell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 OR "executive function" OR "conduct disorder" OR "oral health" OR "dental caries" OR "mental health" OR "mental illness*" OR "mental disorder*" OR depression OR anxiety OR psychosocial OR crime* OR criminal* OR "juvenile detention*" ) AND NOT ( INDEXTERMS ( animals ) not INDEXTERMS ( humans ) ) AND NOT INDEX ( </w:t>
            </w:r>
            <w:proofErr w:type="spell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medline</w:t>
            </w:r>
            <w:proofErr w:type="spell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 ) AND ( LIMIT-TO ( DOCTYPE , "</w:t>
            </w:r>
            <w:proofErr w:type="spell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ar</w:t>
            </w:r>
            <w:proofErr w:type="spell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" ) )</w:t>
            </w:r>
          </w:p>
          <w:p w14:paraId="53C07CB3" w14:textId="77777777" w:rsidR="000F2F1A" w:rsidRPr="006D7C75" w:rsidRDefault="000F2F1A" w:rsidP="00815AC2">
            <w:pPr>
              <w:spacing w:before="90"/>
              <w:rPr>
                <w:rStyle w:val="searchhistory-search-term"/>
                <w:rFonts w:cstheme="minorHAnsi"/>
                <w:bCs/>
                <w:color w:val="0A0905"/>
              </w:rPr>
            </w:pPr>
            <w:r w:rsidRPr="006D7C75">
              <w:rPr>
                <w:rStyle w:val="searchhistory-search-term"/>
                <w:bCs/>
                <w:color w:val="0A0905"/>
              </w:rPr>
              <w:t>Date Range: 2000 - 2023</w:t>
            </w:r>
          </w:p>
        </w:tc>
      </w:tr>
      <w:tr w:rsidR="000F2F1A" w:rsidRPr="006D7C75" w14:paraId="17DC2FD2" w14:textId="77777777" w:rsidTr="00815AC2">
        <w:trPr>
          <w:trHeight w:val="728"/>
        </w:trPr>
        <w:tc>
          <w:tcPr>
            <w:tcW w:w="1561" w:type="dxa"/>
          </w:tcPr>
          <w:p w14:paraId="41F47E78" w14:textId="77777777" w:rsidR="000F2F1A" w:rsidRPr="006D7C75" w:rsidRDefault="000F2F1A" w:rsidP="00815AC2">
            <w:pPr>
              <w:rPr>
                <w:rFonts w:eastAsia="Times New Roman" w:cstheme="minorHAnsi"/>
                <w:bCs/>
                <w:color w:val="000000"/>
              </w:rPr>
            </w:pPr>
            <w:r w:rsidRPr="006D7C75">
              <w:rPr>
                <w:rFonts w:eastAsia="Times New Roman" w:cstheme="minorHAnsi"/>
                <w:bCs/>
                <w:color w:val="000000"/>
              </w:rPr>
              <w:t>Environmental Science Collection</w:t>
            </w:r>
          </w:p>
          <w:p w14:paraId="5BA4A4B9" w14:textId="77777777" w:rsidR="000F2F1A" w:rsidRPr="006D7C75" w:rsidRDefault="000F2F1A" w:rsidP="00815AC2">
            <w:pPr>
              <w:rPr>
                <w:rFonts w:eastAsia="Times New Roman" w:cstheme="minorHAnsi"/>
                <w:bCs/>
                <w:color w:val="000000"/>
              </w:rPr>
            </w:pPr>
            <w:r w:rsidRPr="006D7C75">
              <w:rPr>
                <w:rFonts w:eastAsia="Times New Roman" w:cstheme="minorHAnsi"/>
                <w:bCs/>
                <w:color w:val="000000"/>
              </w:rPr>
              <w:t>(ProQuest Central)</w:t>
            </w:r>
          </w:p>
        </w:tc>
        <w:tc>
          <w:tcPr>
            <w:tcW w:w="6984" w:type="dxa"/>
          </w:tcPr>
          <w:p w14:paraId="565032F5" w14:textId="77777777" w:rsidR="000F2F1A" w:rsidRPr="006D7C75" w:rsidRDefault="000F2F1A" w:rsidP="00815AC2">
            <w:pPr>
              <w:spacing w:before="90"/>
              <w:rPr>
                <w:rStyle w:val="searchhistory-search-term"/>
                <w:rFonts w:cstheme="minorHAnsi"/>
                <w:bCs/>
                <w:color w:val="0A0905"/>
              </w:rPr>
            </w:pPr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(</w:t>
            </w:r>
            <w:proofErr w:type="gram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title(</w:t>
            </w:r>
            <w:proofErr w:type="gram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"lead exposure" OR "lead poisoning" OR "lead level*" OR "blood lead" OR PB) </w:t>
            </w:r>
          </w:p>
          <w:p w14:paraId="5DBFD478" w14:textId="77777777" w:rsidR="000F2F1A" w:rsidRPr="006D7C75" w:rsidRDefault="000F2F1A" w:rsidP="00815AC2">
            <w:pPr>
              <w:spacing w:before="90"/>
              <w:rPr>
                <w:rStyle w:val="searchhistory-search-term"/>
                <w:rFonts w:cstheme="minorHAnsi"/>
                <w:bCs/>
                <w:color w:val="0A0905"/>
              </w:rPr>
            </w:pPr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AND </w:t>
            </w:r>
          </w:p>
          <w:p w14:paraId="2346D5EA" w14:textId="77777777" w:rsidR="000F2F1A" w:rsidRPr="006D7C75" w:rsidRDefault="000F2F1A" w:rsidP="00815AC2">
            <w:pPr>
              <w:spacing w:before="90"/>
              <w:rPr>
                <w:rStyle w:val="searchhistory-search-term"/>
                <w:rFonts w:cstheme="minorHAnsi"/>
                <w:bCs/>
                <w:color w:val="0A0905"/>
              </w:rPr>
            </w:pPr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((</w:t>
            </w:r>
            <w:proofErr w:type="spellStart"/>
            <w:proofErr w:type="gram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title,abstract</w:t>
            </w:r>
            <w:proofErr w:type="spellEnd"/>
            <w:proofErr w:type="gram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(child* OR </w:t>
            </w:r>
            <w:proofErr w:type="spell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adolescen</w:t>
            </w:r>
            <w:proofErr w:type="spell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* OR school-age* OR "school age*" OR pediatric* OR "early life" OR early-life))</w:t>
            </w:r>
          </w:p>
          <w:p w14:paraId="6F892F12" w14:textId="77777777" w:rsidR="000F2F1A" w:rsidRPr="006D7C75" w:rsidRDefault="000F2F1A" w:rsidP="00815AC2">
            <w:pPr>
              <w:spacing w:before="90"/>
              <w:rPr>
                <w:rStyle w:val="searchhistory-search-term"/>
                <w:rFonts w:cstheme="minorHAnsi"/>
                <w:bCs/>
                <w:color w:val="0A0905"/>
              </w:rPr>
            </w:pPr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AND</w:t>
            </w:r>
          </w:p>
          <w:p w14:paraId="7CDFC729" w14:textId="77777777" w:rsidR="000F2F1A" w:rsidRPr="006D7C75" w:rsidRDefault="000F2F1A" w:rsidP="00815AC2">
            <w:pPr>
              <w:spacing w:before="90"/>
              <w:rPr>
                <w:rStyle w:val="searchhistory-search-term"/>
                <w:rFonts w:cstheme="minorHAnsi"/>
                <w:bCs/>
                <w:color w:val="0A0905"/>
              </w:rPr>
            </w:pPr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((</w:t>
            </w:r>
            <w:proofErr w:type="spell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title,abstract</w:t>
            </w:r>
            <w:proofErr w:type="spell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("health effect*" OR "health outcome*" OR "health impact*" OR neuro* OR renal OR kidney* OR liver* OR cardio* OR puberty OR cognition OR cognitive OR developmental* OR "learning </w:t>
            </w:r>
            <w:proofErr w:type="spell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disabilit</w:t>
            </w:r>
            <w:proofErr w:type="spell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*" OR "intellectual </w:t>
            </w:r>
            <w:proofErr w:type="spell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disabilit</w:t>
            </w:r>
            <w:proofErr w:type="spell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 xml:space="preserve">*" OR autism OR "attention deficit" OR "hyperactivity disorder*" OR ADHD OR (school* NEAR/3 performance*) OR </w:t>
            </w:r>
            <w:proofErr w:type="spellStart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educat</w:t>
            </w:r>
            <w:proofErr w:type="spellEnd"/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* OR academic* OR "drop out*" OR IQ OR "executive function" OR "conduct disorder" OR "oral health" OR "dental caries" OR "mental health" OR "mental illness*" OR "mental disorder*" OR depression OR anxiety OR psychosocial OR crime* OR criminal* OR "juvenile detention*")</w:t>
            </w:r>
          </w:p>
          <w:p w14:paraId="2FE87964" w14:textId="77777777" w:rsidR="000F2F1A" w:rsidRPr="006D7C75" w:rsidRDefault="000F2F1A" w:rsidP="00815AC2">
            <w:pPr>
              <w:spacing w:before="90"/>
              <w:rPr>
                <w:rStyle w:val="searchhistory-search-term"/>
                <w:rFonts w:cstheme="minorHAnsi"/>
                <w:bCs/>
                <w:color w:val="0A0905"/>
              </w:rPr>
            </w:pPr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Source type: Scholarly Journals</w:t>
            </w:r>
          </w:p>
          <w:p w14:paraId="0485B0CC" w14:textId="77777777" w:rsidR="000F2F1A" w:rsidRPr="006D7C75" w:rsidRDefault="000F2F1A" w:rsidP="00815AC2">
            <w:pPr>
              <w:spacing w:before="90"/>
              <w:rPr>
                <w:rStyle w:val="searchhistory-search-term"/>
                <w:rFonts w:cstheme="minorHAnsi"/>
                <w:bCs/>
                <w:color w:val="0A0905"/>
              </w:rPr>
            </w:pPr>
            <w:r w:rsidRPr="006D7C75">
              <w:rPr>
                <w:rStyle w:val="searchhistory-search-term"/>
                <w:rFonts w:cstheme="minorHAnsi"/>
                <w:bCs/>
                <w:color w:val="0A0905"/>
              </w:rPr>
              <w:t>Publication date: 2000 - 2023</w:t>
            </w:r>
          </w:p>
        </w:tc>
      </w:tr>
    </w:tbl>
    <w:p w14:paraId="7523371F" w14:textId="77777777" w:rsidR="000F2F1A" w:rsidRPr="00A32475" w:rsidRDefault="000F2F1A" w:rsidP="000F2F1A">
      <w:pPr>
        <w:rPr>
          <w:rFonts w:cstheme="minorHAnsi"/>
          <w:b/>
        </w:rPr>
      </w:pPr>
      <w:r w:rsidRPr="00A32475">
        <w:rPr>
          <w:rFonts w:eastAsia="Times New Roman" w:cstheme="minorHAnsi"/>
          <w:color w:val="000000"/>
        </w:rPr>
        <w:t>             </w:t>
      </w:r>
    </w:p>
    <w:p w14:paraId="63068410" w14:textId="0E099379" w:rsidR="000F2F1A" w:rsidRDefault="000F2F1A" w:rsidP="000F2F1A">
      <w:pPr>
        <w:spacing w:after="0" w:line="240" w:lineRule="auto"/>
        <w:contextualSpacing/>
      </w:pPr>
    </w:p>
    <w:p w14:paraId="206B3350" w14:textId="4B9C47BE" w:rsidR="000F2F1A" w:rsidRDefault="000F2F1A" w:rsidP="000F2F1A">
      <w:pPr>
        <w:spacing w:after="0" w:line="240" w:lineRule="auto"/>
        <w:contextualSpacing/>
      </w:pPr>
    </w:p>
    <w:p w14:paraId="457916D2" w14:textId="516D451D" w:rsidR="000F2F1A" w:rsidRDefault="000F2F1A" w:rsidP="000F2F1A">
      <w:pPr>
        <w:spacing w:after="0" w:line="240" w:lineRule="auto"/>
        <w:contextualSpacing/>
      </w:pPr>
    </w:p>
    <w:p w14:paraId="680146AB" w14:textId="140105DC" w:rsidR="000F2F1A" w:rsidRDefault="000F2F1A" w:rsidP="000F2F1A">
      <w:pPr>
        <w:spacing w:after="0" w:line="240" w:lineRule="auto"/>
        <w:contextualSpacing/>
      </w:pPr>
    </w:p>
    <w:p w14:paraId="06373A15" w14:textId="77777777" w:rsidR="00781859" w:rsidRDefault="00781859" w:rsidP="000F2F1A">
      <w:pPr>
        <w:spacing w:after="0" w:line="240" w:lineRule="auto"/>
        <w:contextualSpacing/>
        <w:sectPr w:rsidR="00781859">
          <w:foot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6C59913" w14:textId="2F0CE473" w:rsidR="000F2F1A" w:rsidRDefault="00FE7815" w:rsidP="00DD12FE">
      <w:pPr>
        <w:spacing w:after="0" w:line="240" w:lineRule="auto"/>
        <w:ind w:left="-540"/>
        <w:contextualSpacing/>
      </w:pPr>
      <w:r>
        <w:lastRenderedPageBreak/>
        <w:t xml:space="preserve">Supplemental </w:t>
      </w:r>
      <w:r w:rsidR="000F2F1A">
        <w:t xml:space="preserve">Table 2. Characteristics of included articles on the effects of blood lead levels &lt;10 </w:t>
      </w:r>
      <w:r w:rsidR="000F2F1A">
        <w:rPr>
          <w:rFonts w:cstheme="minorHAnsi"/>
        </w:rPr>
        <w:t>µ</w:t>
      </w:r>
      <w:r w:rsidR="000F2F1A">
        <w:t>g/dL in school-age children</w:t>
      </w:r>
      <w:r w:rsidR="00BC60C4">
        <w:t xml:space="preserve"> and adolescents</w:t>
      </w:r>
    </w:p>
    <w:tbl>
      <w:tblPr>
        <w:tblStyle w:val="TableGrid"/>
        <w:tblW w:w="13770" w:type="dxa"/>
        <w:tblInd w:w="-635" w:type="dxa"/>
        <w:tblBorders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30"/>
        <w:gridCol w:w="1350"/>
        <w:gridCol w:w="2250"/>
        <w:gridCol w:w="1890"/>
        <w:gridCol w:w="1080"/>
        <w:gridCol w:w="1440"/>
        <w:gridCol w:w="1350"/>
        <w:gridCol w:w="2880"/>
      </w:tblGrid>
      <w:tr w:rsidR="006C7FBE" w:rsidRPr="006C7FBE" w14:paraId="6E837DF6" w14:textId="77777777" w:rsidTr="00F30122">
        <w:trPr>
          <w:tblHeader/>
        </w:trPr>
        <w:tc>
          <w:tcPr>
            <w:tcW w:w="1530" w:type="dxa"/>
          </w:tcPr>
          <w:p w14:paraId="0C6203BA" w14:textId="604527BB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First Author, Year</w:t>
            </w:r>
          </w:p>
        </w:tc>
        <w:tc>
          <w:tcPr>
            <w:tcW w:w="1350" w:type="dxa"/>
          </w:tcPr>
          <w:p w14:paraId="27359B23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ountry</w:t>
            </w:r>
          </w:p>
        </w:tc>
        <w:tc>
          <w:tcPr>
            <w:tcW w:w="2250" w:type="dxa"/>
          </w:tcPr>
          <w:p w14:paraId="4E8D59C4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Population</w:t>
            </w:r>
          </w:p>
        </w:tc>
        <w:tc>
          <w:tcPr>
            <w:tcW w:w="1890" w:type="dxa"/>
          </w:tcPr>
          <w:p w14:paraId="1FB99C0E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Analytic </w:t>
            </w:r>
          </w:p>
          <w:p w14:paraId="2EA4957C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Design</w:t>
            </w:r>
          </w:p>
        </w:tc>
        <w:tc>
          <w:tcPr>
            <w:tcW w:w="1080" w:type="dxa"/>
          </w:tcPr>
          <w:p w14:paraId="7B078C10" w14:textId="73DD0DCC" w:rsidR="00A51B70" w:rsidRPr="006C7FBE" w:rsidRDefault="00A500A8" w:rsidP="002A51A1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Sample size</w:t>
            </w:r>
            <w:r w:rsidRPr="00A500A8">
              <w:rPr>
                <w:rFonts w:cstheme="minorHAnsi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1440" w:type="dxa"/>
          </w:tcPr>
          <w:p w14:paraId="6B952FBB" w14:textId="0134603C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Age range that met inclusion criteria (years)</w:t>
            </w:r>
          </w:p>
        </w:tc>
        <w:tc>
          <w:tcPr>
            <w:tcW w:w="1350" w:type="dxa"/>
          </w:tcPr>
          <w:p w14:paraId="555504C1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Blood </w:t>
            </w:r>
            <w:proofErr w:type="gramStart"/>
            <w:r w:rsidRPr="006C7FBE">
              <w:rPr>
                <w:rFonts w:cstheme="minorHAnsi"/>
                <w:sz w:val="20"/>
                <w:szCs w:val="20"/>
              </w:rPr>
              <w:t>lead</w:t>
            </w:r>
            <w:proofErr w:type="gramEnd"/>
            <w:r w:rsidRPr="006C7FBE">
              <w:rPr>
                <w:rFonts w:cstheme="minorHAnsi"/>
                <w:sz w:val="20"/>
                <w:szCs w:val="20"/>
              </w:rPr>
              <w:t xml:space="preserve"> levels (µg/dL) (mean unless otherwise noted)</w:t>
            </w:r>
          </w:p>
        </w:tc>
        <w:tc>
          <w:tcPr>
            <w:tcW w:w="2880" w:type="dxa"/>
          </w:tcPr>
          <w:p w14:paraId="39A448A4" w14:textId="74AAB980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Outcome (with results that met inclusion criteria)</w:t>
            </w:r>
          </w:p>
        </w:tc>
      </w:tr>
      <w:tr w:rsidR="006C7FBE" w:rsidRPr="006C7FBE" w14:paraId="0DE2556A" w14:textId="77777777" w:rsidTr="00F30122">
        <w:tc>
          <w:tcPr>
            <w:tcW w:w="1530" w:type="dxa"/>
          </w:tcPr>
          <w:p w14:paraId="6CDC5473" w14:textId="0E1C8582" w:rsidR="00A51B70" w:rsidRDefault="0001799C" w:rsidP="002A51A1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 xml:space="preserve">Ahn 2018 </w:t>
            </w:r>
            <w:r w:rsidR="003B513F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gSGlkZGVuPSIxIj48QXV0aG9yPkFobjwvQXV0aG9yPjxZZWFyPjIwMTg8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gSGlkZGVuPSIxIj48QXV0aG9yPkFobjwvQXV0aG9yPjxZZWFyPjIwMTg8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sz w:val="20"/>
                <w:szCs w:val="20"/>
              </w:rPr>
            </w:r>
            <w:r w:rsidR="00000000">
              <w:rPr>
                <w:rFonts w:cstheme="minorHAnsi"/>
                <w:sz w:val="20"/>
                <w:szCs w:val="20"/>
              </w:rPr>
              <w:fldChar w:fldCharType="separate"/>
            </w:r>
            <w:r w:rsidR="003B513F">
              <w:rPr>
                <w:rFonts w:cstheme="minorHAnsi"/>
                <w:sz w:val="20"/>
                <w:szCs w:val="20"/>
              </w:rPr>
              <w:fldChar w:fldCharType="end"/>
            </w:r>
          </w:p>
          <w:p w14:paraId="3E962D17" w14:textId="77777777" w:rsidR="003761B1" w:rsidRDefault="003761B1" w:rsidP="002A51A1">
            <w:pPr>
              <w:rPr>
                <w:rFonts w:cstheme="minorHAnsi"/>
                <w:sz w:val="20"/>
                <w:szCs w:val="20"/>
              </w:rPr>
            </w:pPr>
          </w:p>
          <w:p w14:paraId="45844406" w14:textId="5BA0B03E" w:rsidR="003761B1" w:rsidRPr="006C7FBE" w:rsidRDefault="003761B1" w:rsidP="002A51A1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7E32652E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6E608F18" w14:textId="224E608D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Korean adolescents in KNHANES 2010–2016</w:t>
            </w:r>
          </w:p>
        </w:tc>
        <w:tc>
          <w:tcPr>
            <w:tcW w:w="1890" w:type="dxa"/>
          </w:tcPr>
          <w:p w14:paraId="095E6F74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06E65FA1" w14:textId="7DDA40E1" w:rsidR="00A51B70" w:rsidRPr="006C7FBE" w:rsidRDefault="00827054" w:rsidP="002A51A1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4EEF5697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0–18</w:t>
            </w:r>
          </w:p>
        </w:tc>
        <w:tc>
          <w:tcPr>
            <w:tcW w:w="1350" w:type="dxa"/>
          </w:tcPr>
          <w:p w14:paraId="4ED9B40C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GM=1.192</w:t>
            </w:r>
          </w:p>
        </w:tc>
        <w:tc>
          <w:tcPr>
            <w:tcW w:w="2880" w:type="dxa"/>
          </w:tcPr>
          <w:p w14:paraId="10DD1E5B" w14:textId="3F0D19FC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Blood </w:t>
            </w:r>
            <w:r w:rsidR="00A747E0">
              <w:rPr>
                <w:rFonts w:cstheme="minorHAnsi"/>
                <w:sz w:val="20"/>
                <w:szCs w:val="20"/>
              </w:rPr>
              <w:t>p</w:t>
            </w:r>
            <w:r w:rsidRPr="006C7FBE">
              <w:rPr>
                <w:rFonts w:cstheme="minorHAnsi"/>
                <w:sz w:val="20"/>
                <w:szCs w:val="20"/>
              </w:rPr>
              <w:t xml:space="preserve">ressure </w:t>
            </w:r>
          </w:p>
        </w:tc>
      </w:tr>
      <w:tr w:rsidR="006C7FBE" w:rsidRPr="006C7FBE" w14:paraId="52D840C6" w14:textId="77777777" w:rsidTr="00F30122">
        <w:tc>
          <w:tcPr>
            <w:tcW w:w="1530" w:type="dxa"/>
          </w:tcPr>
          <w:p w14:paraId="52D4631D" w14:textId="7057B69A" w:rsidR="00F76C06" w:rsidRDefault="00895D66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 xml:space="preserve">Alvarez-Ortega 2019 </w:t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FsdmFyZXotT3J0ZWdhPC9BdXRob3I+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</w:fldData>
              </w:fldChar>
            </w:r>
            <w:r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FsdmFyZXotT3J0ZWdhPC9BdXRob3I+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</w:fldData>
              </w:fldChar>
            </w:r>
            <w:r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HAnsi"/>
                <w:color w:val="000000"/>
                <w:sz w:val="20"/>
                <w:szCs w:val="20"/>
              </w:rPr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3EF37A81" w14:textId="17EBF9A1" w:rsidR="006C295A" w:rsidRPr="006C295A" w:rsidRDefault="006C295A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</w:tcPr>
          <w:p w14:paraId="1DAF8D25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Colombia</w:t>
            </w:r>
          </w:p>
        </w:tc>
        <w:tc>
          <w:tcPr>
            <w:tcW w:w="2250" w:type="dxa"/>
          </w:tcPr>
          <w:p w14:paraId="72C67597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Children from the Colombian Caribbean</w:t>
            </w:r>
          </w:p>
        </w:tc>
        <w:tc>
          <w:tcPr>
            <w:tcW w:w="1890" w:type="dxa"/>
          </w:tcPr>
          <w:p w14:paraId="429A280D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2EFF60DA" w14:textId="240A2D73" w:rsidR="00A51B70" w:rsidRPr="006C7FBE" w:rsidRDefault="00394B95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501–1,000</w:t>
            </w:r>
          </w:p>
        </w:tc>
        <w:tc>
          <w:tcPr>
            <w:tcW w:w="1440" w:type="dxa"/>
          </w:tcPr>
          <w:p w14:paraId="163354C7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5–16</w:t>
            </w:r>
          </w:p>
        </w:tc>
        <w:tc>
          <w:tcPr>
            <w:tcW w:w="1350" w:type="dxa"/>
          </w:tcPr>
          <w:p w14:paraId="4A481801" w14:textId="77777777" w:rsidR="00A51B70" w:rsidRPr="006C7FBE" w:rsidRDefault="00A51B70" w:rsidP="002A51A1">
            <w:pPr>
              <w:spacing w:line="240" w:lineRule="exact"/>
              <w:rPr>
                <w:rFonts w:eastAsiaTheme="minorEastAsia" w:cstheme="minorHAnsi"/>
                <w:color w:val="111111"/>
                <w:sz w:val="20"/>
                <w:szCs w:val="20"/>
              </w:rPr>
            </w:pPr>
            <w:r w:rsidRPr="006C7FBE">
              <w:rPr>
                <w:rFonts w:eastAsiaTheme="minorEastAsia" w:cstheme="minorHAnsi"/>
                <w:color w:val="111111"/>
                <w:sz w:val="20"/>
                <w:szCs w:val="20"/>
              </w:rPr>
              <w:t>3.5</w:t>
            </w:r>
          </w:p>
        </w:tc>
        <w:tc>
          <w:tcPr>
            <w:tcW w:w="2880" w:type="dxa"/>
          </w:tcPr>
          <w:p w14:paraId="4ACDC3AA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IQ, gene expression</w:t>
            </w:r>
          </w:p>
        </w:tc>
      </w:tr>
      <w:tr w:rsidR="006C7FBE" w:rsidRPr="006C7FBE" w14:paraId="4D592B64" w14:textId="77777777" w:rsidTr="00F30122">
        <w:tc>
          <w:tcPr>
            <w:tcW w:w="1530" w:type="dxa"/>
          </w:tcPr>
          <w:p w14:paraId="31A78DA6" w14:textId="3B14DC3F" w:rsidR="00A51B70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Arbuckle 2016</w:t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FyYnVja2xlPC9BdXRob3I+PFllYXI+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</w:fldData>
              </w:fldChar>
            </w:r>
            <w:r w:rsidR="007E4A5D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7E4A5D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FyYnVja2xlPC9BdXRob3I+PFllYXI+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</w:fldData>
              </w:fldChar>
            </w:r>
            <w:r w:rsidR="007E4A5D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7E4A5D">
              <w:rPr>
                <w:rFonts w:cstheme="minorHAnsi"/>
                <w:color w:val="000000"/>
                <w:sz w:val="20"/>
                <w:szCs w:val="20"/>
              </w:rPr>
            </w:r>
            <w:r w:rsidR="007E4A5D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74A4DD20" w14:textId="77777777" w:rsidR="006C295A" w:rsidRDefault="006C295A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4D39DAF9" w14:textId="03F1F732" w:rsidR="006C295A" w:rsidRPr="006C7FBE" w:rsidRDefault="006C295A" w:rsidP="002A51A1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3F9263A4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Canada                             </w:t>
            </w:r>
          </w:p>
        </w:tc>
        <w:tc>
          <w:tcPr>
            <w:tcW w:w="2250" w:type="dxa"/>
          </w:tcPr>
          <w:p w14:paraId="6E05549B" w14:textId="1D49CA63" w:rsidR="00A51B70" w:rsidRPr="006C7FBE" w:rsidRDefault="006C295A" w:rsidP="002A51A1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C</w:t>
            </w:r>
            <w:r w:rsidR="00A51B70" w:rsidRPr="006C7FBE">
              <w:rPr>
                <w:rFonts w:cstheme="minorHAnsi"/>
                <w:sz w:val="20"/>
                <w:szCs w:val="20"/>
              </w:rPr>
              <w:t>hildren in the Canadian Health Measures Survey</w:t>
            </w:r>
          </w:p>
        </w:tc>
        <w:tc>
          <w:tcPr>
            <w:tcW w:w="1890" w:type="dxa"/>
          </w:tcPr>
          <w:p w14:paraId="5D8BA9D4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51FF1D08" w14:textId="0458E846" w:rsidR="00A51B70" w:rsidRPr="006C7FBE" w:rsidRDefault="00827054" w:rsidP="002A51A1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43098EC7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6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sz w:val="20"/>
                <w:szCs w:val="20"/>
              </w:rPr>
              <w:t>11</w:t>
            </w:r>
          </w:p>
        </w:tc>
        <w:tc>
          <w:tcPr>
            <w:tcW w:w="1350" w:type="dxa"/>
          </w:tcPr>
          <w:p w14:paraId="60B73E16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GM=0.90</w:t>
            </w:r>
          </w:p>
          <w:p w14:paraId="70D5AB01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880" w:type="dxa"/>
          </w:tcPr>
          <w:p w14:paraId="500E3D79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Learning and behavioral difficulties (including ADHD)</w:t>
            </w:r>
          </w:p>
        </w:tc>
      </w:tr>
      <w:tr w:rsidR="006C7FBE" w:rsidRPr="006C7FBE" w14:paraId="1B2D426D" w14:textId="77777777" w:rsidTr="00F30122">
        <w:tc>
          <w:tcPr>
            <w:tcW w:w="1530" w:type="dxa"/>
          </w:tcPr>
          <w:p w14:paraId="70E26C66" w14:textId="61DF1FEE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Barg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8</w:t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Jhcmc8L0F1dGhvcj48WWVhcj4yMDE4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</w:fldData>
              </w:fldChar>
            </w:r>
            <w:r w:rsidR="00895D66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895D66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Jhcmc8L0F1dGhvcj48WWVhcj4yMDE4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</w:fldData>
              </w:fldChar>
            </w:r>
            <w:r w:rsidR="00895D66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895D66">
              <w:rPr>
                <w:rFonts w:cstheme="minorHAnsi"/>
                <w:color w:val="000000"/>
                <w:sz w:val="20"/>
                <w:szCs w:val="20"/>
              </w:rPr>
            </w:r>
            <w:r w:rsidR="00895D66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354070FD" w14:textId="77777777" w:rsidR="00A51B70" w:rsidRDefault="00A51B70" w:rsidP="002A51A1">
            <w:pPr>
              <w:rPr>
                <w:rFonts w:cstheme="minorHAnsi"/>
                <w:sz w:val="20"/>
                <w:szCs w:val="20"/>
              </w:rPr>
            </w:pPr>
          </w:p>
          <w:p w14:paraId="0409E582" w14:textId="6203577E" w:rsidR="0066253D" w:rsidRPr="006C7FBE" w:rsidRDefault="0066253D" w:rsidP="002A51A1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0AB65597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ruguay</w:t>
            </w:r>
          </w:p>
        </w:tc>
        <w:tc>
          <w:tcPr>
            <w:tcW w:w="2250" w:type="dxa"/>
          </w:tcPr>
          <w:p w14:paraId="0FFE3F86" w14:textId="74058858" w:rsidR="00A51B70" w:rsidRPr="006C7FBE" w:rsidRDefault="00731D94" w:rsidP="002A51A1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Children in Montevideo</w:t>
            </w:r>
          </w:p>
        </w:tc>
        <w:tc>
          <w:tcPr>
            <w:tcW w:w="1890" w:type="dxa"/>
          </w:tcPr>
          <w:p w14:paraId="27D7BDF7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1A9F6EBF" w14:textId="3AB5F8A2" w:rsidR="00A51B70" w:rsidRPr="006C7FBE" w:rsidRDefault="00C00940" w:rsidP="002A51A1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716849D5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6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sz w:val="20"/>
                <w:szCs w:val="20"/>
              </w:rPr>
              <w:t>8</w:t>
            </w:r>
          </w:p>
        </w:tc>
        <w:tc>
          <w:tcPr>
            <w:tcW w:w="1350" w:type="dxa"/>
          </w:tcPr>
          <w:p w14:paraId="48E57647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4.2</w:t>
            </w:r>
          </w:p>
        </w:tc>
        <w:tc>
          <w:tcPr>
            <w:tcW w:w="2880" w:type="dxa"/>
          </w:tcPr>
          <w:p w14:paraId="25F74C0C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Behavior, ADHD-related behavior, executive function</w:t>
            </w:r>
          </w:p>
        </w:tc>
      </w:tr>
      <w:tr w:rsidR="006C7FBE" w:rsidRPr="006C7FBE" w14:paraId="34DEFE09" w14:textId="77777777" w:rsidTr="00F30122">
        <w:tc>
          <w:tcPr>
            <w:tcW w:w="1530" w:type="dxa"/>
          </w:tcPr>
          <w:p w14:paraId="325A0FD0" w14:textId="0A06B14D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Birdsall 2010</w:t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JpcmRzYWxsPC9BdXRob3I+PFllYXI+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</w:fldData>
              </w:fldChar>
            </w:r>
            <w:r w:rsidR="00895D66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895D66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JpcmRzYWxsPC9BdXRob3I+PFllYXI+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</w:fldData>
              </w:fldChar>
            </w:r>
            <w:r w:rsidR="00895D66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895D66">
              <w:rPr>
                <w:rFonts w:cstheme="minorHAnsi"/>
                <w:color w:val="000000"/>
                <w:sz w:val="20"/>
                <w:szCs w:val="20"/>
              </w:rPr>
            </w:r>
            <w:r w:rsidR="00895D66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763F10A7" w14:textId="77777777" w:rsidR="00A51B70" w:rsidRDefault="00A51B70" w:rsidP="002A51A1">
            <w:pPr>
              <w:rPr>
                <w:rFonts w:cstheme="minorHAnsi"/>
                <w:sz w:val="20"/>
                <w:szCs w:val="20"/>
              </w:rPr>
            </w:pPr>
          </w:p>
          <w:p w14:paraId="37B54F35" w14:textId="043B6930" w:rsidR="0066253D" w:rsidRPr="006C7FBE" w:rsidRDefault="0066253D" w:rsidP="002A51A1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41AC6571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0DBC7AF1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in New York</w:t>
            </w:r>
          </w:p>
        </w:tc>
        <w:tc>
          <w:tcPr>
            <w:tcW w:w="1890" w:type="dxa"/>
          </w:tcPr>
          <w:p w14:paraId="12C52FB1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31C35F5C" w14:textId="4F993523" w:rsidR="00A51B70" w:rsidRPr="006C7FBE" w:rsidRDefault="003A1126" w:rsidP="002A51A1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lt;100</w:t>
            </w:r>
          </w:p>
        </w:tc>
        <w:tc>
          <w:tcPr>
            <w:tcW w:w="1440" w:type="dxa"/>
          </w:tcPr>
          <w:p w14:paraId="2F2E1FE5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6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sz w:val="20"/>
                <w:szCs w:val="20"/>
              </w:rPr>
              <w:t>13</w:t>
            </w:r>
          </w:p>
          <w:p w14:paraId="178A5502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30EBE5C6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0.99</w:t>
            </w:r>
          </w:p>
        </w:tc>
        <w:tc>
          <w:tcPr>
            <w:tcW w:w="2880" w:type="dxa"/>
          </w:tcPr>
          <w:p w14:paraId="64DAB1AC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Blood plasma and serum proteins</w:t>
            </w:r>
          </w:p>
        </w:tc>
      </w:tr>
      <w:tr w:rsidR="006C7FBE" w:rsidRPr="006C7FBE" w14:paraId="3B32AF19" w14:textId="77777777" w:rsidTr="00F30122">
        <w:tc>
          <w:tcPr>
            <w:tcW w:w="1530" w:type="dxa"/>
          </w:tcPr>
          <w:p w14:paraId="69C45DFB" w14:textId="41841879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Boucher 2012</w:t>
            </w:r>
            <w:r w:rsidR="00706E23">
              <w:rPr>
                <w:rFonts w:cstheme="minorHAnsi"/>
                <w:color w:val="000000"/>
                <w:sz w:val="20"/>
                <w:szCs w:val="20"/>
              </w:rPr>
              <w:t>a</w:t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JvdWNoZXI8L0F1dGhvcj48WWVhcj4y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</w:fldData>
              </w:fldChar>
            </w:r>
            <w:r w:rsidR="00895D66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895D66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JvdWNoZXI8L0F1dGhvcj48WWVhcj4y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</w:fldData>
              </w:fldChar>
            </w:r>
            <w:r w:rsidR="00895D66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895D66">
              <w:rPr>
                <w:rFonts w:cstheme="minorHAnsi"/>
                <w:color w:val="000000"/>
                <w:sz w:val="20"/>
                <w:szCs w:val="20"/>
              </w:rPr>
            </w:r>
            <w:r w:rsidR="00895D66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73FC51C2" w14:textId="77777777" w:rsidR="00A51B70" w:rsidRDefault="00A51B70" w:rsidP="002A51A1">
            <w:pPr>
              <w:rPr>
                <w:rFonts w:cstheme="minorHAnsi"/>
                <w:sz w:val="20"/>
                <w:szCs w:val="20"/>
              </w:rPr>
            </w:pPr>
          </w:p>
          <w:p w14:paraId="66D39370" w14:textId="6C6EDC0A" w:rsidR="0066253D" w:rsidRPr="006C7FBE" w:rsidRDefault="0066253D" w:rsidP="002A51A1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5DCC0FBE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anada</w:t>
            </w:r>
          </w:p>
        </w:tc>
        <w:tc>
          <w:tcPr>
            <w:tcW w:w="2250" w:type="dxa"/>
          </w:tcPr>
          <w:p w14:paraId="7884E6FA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Inuit children in the Canadian Arctic</w:t>
            </w:r>
          </w:p>
        </w:tc>
        <w:tc>
          <w:tcPr>
            <w:tcW w:w="1890" w:type="dxa"/>
          </w:tcPr>
          <w:p w14:paraId="1D9E07CC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529DE411" w14:textId="4A79A188" w:rsidR="00A51B70" w:rsidRPr="006C7FBE" w:rsidRDefault="00C0094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0E433A8B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9–12 </w:t>
            </w:r>
          </w:p>
        </w:tc>
        <w:tc>
          <w:tcPr>
            <w:tcW w:w="1350" w:type="dxa"/>
          </w:tcPr>
          <w:p w14:paraId="44299C38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2.6</w:t>
            </w:r>
          </w:p>
        </w:tc>
        <w:tc>
          <w:tcPr>
            <w:tcW w:w="2880" w:type="dxa"/>
          </w:tcPr>
          <w:p w14:paraId="0B5AF341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Response inhibition </w:t>
            </w:r>
          </w:p>
        </w:tc>
      </w:tr>
      <w:tr w:rsidR="006C7FBE" w:rsidRPr="006C7FBE" w14:paraId="2699515E" w14:textId="77777777" w:rsidTr="00F30122">
        <w:tc>
          <w:tcPr>
            <w:tcW w:w="1530" w:type="dxa"/>
          </w:tcPr>
          <w:p w14:paraId="5DB76F0D" w14:textId="2F6C6FF3" w:rsidR="00A51B70" w:rsidRPr="00EE7676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Boucher 2012</w:t>
            </w:r>
            <w:r w:rsidR="00706E23">
              <w:rPr>
                <w:rFonts w:cstheme="minorHAnsi"/>
                <w:color w:val="000000"/>
                <w:sz w:val="20"/>
                <w:szCs w:val="20"/>
              </w:rPr>
              <w:t>b</w:t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JvdWNoZXI8L0F1dGhvcj48WWVhcj4y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</w:fldData>
              </w:fldChar>
            </w:r>
            <w:r w:rsidR="00706E2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706E2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JvdWNoZXI8L0F1dGhvcj48WWVhcj4y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</w:fldData>
              </w:fldChar>
            </w:r>
            <w:r w:rsidR="00706E2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706E23">
              <w:rPr>
                <w:rFonts w:cstheme="minorHAnsi"/>
                <w:color w:val="000000"/>
                <w:sz w:val="20"/>
                <w:szCs w:val="20"/>
              </w:rPr>
            </w:r>
            <w:r w:rsidR="00706E2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612C33B7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anada</w:t>
            </w:r>
          </w:p>
        </w:tc>
        <w:tc>
          <w:tcPr>
            <w:tcW w:w="2250" w:type="dxa"/>
          </w:tcPr>
          <w:p w14:paraId="77C8E631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Inuit children in the Canadian Arctic</w:t>
            </w:r>
          </w:p>
        </w:tc>
        <w:tc>
          <w:tcPr>
            <w:tcW w:w="1890" w:type="dxa"/>
          </w:tcPr>
          <w:p w14:paraId="7133E986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6F92A01B" w14:textId="1614C5D6" w:rsidR="00A51B70" w:rsidRPr="006C7FBE" w:rsidRDefault="00C0094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67151156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8–14 </w:t>
            </w:r>
          </w:p>
        </w:tc>
        <w:tc>
          <w:tcPr>
            <w:tcW w:w="1350" w:type="dxa"/>
          </w:tcPr>
          <w:p w14:paraId="2E46EEE1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2.7</w:t>
            </w:r>
          </w:p>
        </w:tc>
        <w:tc>
          <w:tcPr>
            <w:tcW w:w="2880" w:type="dxa"/>
          </w:tcPr>
          <w:p w14:paraId="7246F105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Behavior, oppositional defiant disorder and/or conduct disorder, ADHD</w:t>
            </w:r>
          </w:p>
        </w:tc>
      </w:tr>
      <w:tr w:rsidR="006C7FBE" w:rsidRPr="006C7FBE" w14:paraId="64D08C76" w14:textId="77777777" w:rsidTr="00F30122">
        <w:tc>
          <w:tcPr>
            <w:tcW w:w="1530" w:type="dxa"/>
          </w:tcPr>
          <w:p w14:paraId="62D3430F" w14:textId="5506DE0D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Braun 2008</w:t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834D93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Braun&lt;/Author&gt;&lt;Year&gt;2008&lt;/Year&gt;&lt;RecNum&gt;8&lt;/RecNum&gt;&lt;record&gt;&lt;rec-number&gt;8&lt;/rec-number&gt;&lt;foreign-keys&gt;&lt;key app="EN" db-id="ee2dtzwe5r99wse52rbpzaddzrta2sxxafvz" timestamp="1698335420"&gt;8&lt;/key&gt;&lt;/foreign-keys&gt;&lt;ref-type name="Journal Article"&gt;17&lt;/ref-type&gt;&lt;contributors&gt;&lt;authors&gt;&lt;author&gt;Braun, Joseph M.&lt;/author&gt;&lt;author&gt;Froehlich, Tanya E.&lt;/author&gt;&lt;author&gt;Daniels, Julie L.&lt;/author&gt;&lt;author&gt;Dietrich, Kim N.&lt;/author&gt;&lt;author&gt;Hornung, Richard&lt;/author&gt;&lt;author&gt;Auinger, Peggy&lt;/author&gt;&lt;author&gt;Lanphear, Bruce P.&lt;/author&gt;&lt;/authors&gt;&lt;/contributors&gt;&lt;titles&gt;&lt;title&gt;Association of environmental toxicants and conduct disorder in U.S. children: NHANES 2001-2004&lt;/title&gt;&lt;secondary-title&gt;Environ Health Perspect&lt;/secondary-title&gt;&lt;/titles&gt;&lt;periodical&gt;&lt;full-title&gt;Environ Health Perspect&lt;/full-title&gt;&lt;/periodical&gt;&lt;pages&gt;956-62&lt;/pages&gt;&lt;volume&gt;116&lt;/volume&gt;&lt;number&gt;7&lt;/number&gt;&lt;section&gt;Braun, Joseph M. Department of Epidemiology, University of North Carolina Chapel Hill, Chapel Hill, NC 27599-7435, USA. jmbraun@unc.edu&lt;/section&gt;&lt;keywords&gt;&lt;keyword&gt;Adolescent&lt;/keyword&gt;&lt;keyword&gt;Child&lt;/keyword&gt;&lt;keyword&gt;*Conduct Disorder/ci [Chemically Induced]&lt;/keyword&gt;&lt;keyword&gt;Cotinine/bl [Blood]&lt;/keyword&gt;&lt;keyword&gt;Cross-Sectional Studies&lt;/keyword&gt;&lt;keyword&gt;*Environmental Exposure/ae [Adverse Effects]&lt;/keyword&gt;&lt;keyword&gt;Female&lt;/keyword&gt;&lt;keyword&gt;Humans&lt;/keyword&gt;&lt;keyword&gt;Lead/bl [Blood]&lt;/keyword&gt;&lt;keyword&gt;Male&lt;/keyword&gt;&lt;keyword&gt;Pregnancy&lt;/keyword&gt;&lt;keyword&gt;Prenatal Exposure Delayed Effects&lt;/keyword&gt;&lt;keyword&gt;*Tobacco Smoke Pollution/ae [Adverse Effects]&lt;/keyword&gt;&lt;keyword&gt;United States&lt;/keyword&gt;&lt;/keywords&gt;&lt;dates&gt;&lt;year&gt;2008&lt;/year&gt;&lt;/dates&gt;&lt;pub-location&gt;United States&lt;/pub-location&gt;&lt;isbn&gt;0091-6765&lt;/isbn&gt;&lt;urls&gt;&lt;related-urls&gt;&lt;url&gt;http://ovidsp.ovid.com/ovidweb.cgi?T=JS&amp;amp;PAGE=reference&amp;amp;D=med7&amp;amp;NEWS=N&amp;amp;AN=18629321&lt;/url&gt;&lt;/related-urls&gt;&lt;/urls&gt;&lt;electronic-resource-num&gt;https://dx.doi.org/10.1289/ehp.11177&lt;/electronic-resource-num&gt;&lt;remote-database-name&gt;Ovid MEDLINE(R) &amp;lt;2008 to 2009&amp;gt;&lt;/remote-database-nam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7D9723E3" w14:textId="77777777" w:rsidR="00A51B70" w:rsidRDefault="00A51B70" w:rsidP="002A51A1">
            <w:pPr>
              <w:rPr>
                <w:rFonts w:cstheme="minorHAnsi"/>
                <w:sz w:val="20"/>
                <w:szCs w:val="20"/>
              </w:rPr>
            </w:pPr>
          </w:p>
          <w:p w14:paraId="40073A59" w14:textId="31D96F7F" w:rsidR="0066253D" w:rsidRPr="006C7FBE" w:rsidRDefault="0066253D" w:rsidP="002A51A1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70564E62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3A09EE94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U.S. children in NHANES 2001–2004 </w:t>
            </w:r>
          </w:p>
        </w:tc>
        <w:tc>
          <w:tcPr>
            <w:tcW w:w="1890" w:type="dxa"/>
          </w:tcPr>
          <w:p w14:paraId="2A1269AD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1F6CD762" w14:textId="3D4521B3" w:rsidR="00A51B70" w:rsidRPr="006C7FBE" w:rsidRDefault="00827054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2D8F93A8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8–15 </w:t>
            </w:r>
          </w:p>
        </w:tc>
        <w:tc>
          <w:tcPr>
            <w:tcW w:w="1350" w:type="dxa"/>
          </w:tcPr>
          <w:p w14:paraId="6974EB62" w14:textId="7F05B11C" w:rsidR="002F79ED" w:rsidRDefault="002F79ED" w:rsidP="002A51A1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Median=1</w:t>
            </w:r>
          </w:p>
          <w:p w14:paraId="782071B0" w14:textId="39469146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2880" w:type="dxa"/>
          </w:tcPr>
          <w:p w14:paraId="0FB66F17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onduct disorder</w:t>
            </w:r>
          </w:p>
        </w:tc>
      </w:tr>
      <w:tr w:rsidR="006C7FBE" w:rsidRPr="006C7FBE" w14:paraId="38DC20CF" w14:textId="77777777" w:rsidTr="00F30122">
        <w:tc>
          <w:tcPr>
            <w:tcW w:w="1530" w:type="dxa"/>
          </w:tcPr>
          <w:p w14:paraId="2FA9732B" w14:textId="0D4EBA01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Burns 2017</w:t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834D93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Burns&lt;/Author&gt;&lt;Year&gt;2017&lt;/Year&gt;&lt;RecNum&gt;9&lt;/RecNum&gt;&lt;record&gt;&lt;rec-number&gt;9&lt;/rec-number&gt;&lt;foreign-keys&gt;&lt;key app="EN" db-id="ee2dtzwe5r99wse52rbpzaddzrta2sxxafvz" timestamp="1698335436"&gt;9&lt;/key&gt;&lt;/foreign-keys&gt;&lt;ref-type name="Journal Article"&gt;17&lt;/ref-type&gt;&lt;contributors&gt;&lt;authors&gt;&lt;author&gt;Burns, J. S.&lt;/author&gt;&lt;author&gt;Williams, P. L.&lt;/author&gt;&lt;author&gt;Lee, M. M.&lt;/author&gt;&lt;author&gt;Revich, B.&lt;/author&gt;&lt;author&gt;Sergeyev, O.&lt;/author&gt;&lt;author&gt;Hauser, R.&lt;/author&gt;&lt;author&gt;Korrick, S. A.&lt;/author&gt;&lt;/authors&gt;&lt;/contributors&gt;&lt;auth-address&gt;Oxford&lt;/auth-address&gt;&lt;titles&gt;&lt;title&gt;Peripubertal blood lead levels and growth among Russian boys&lt;/title&gt;&lt;secondary-title&gt;Environ Int&lt;/secondary-title&gt;&lt;/titles&gt;&lt;periodical&gt;&lt;full-title&gt;Environ Int&lt;/full-title&gt;&lt;/periodical&gt;&lt;pages&gt;53-59&lt;/pages&gt;&lt;volume&gt;106&lt;/volume&gt;&lt;keywords&gt;&lt;keyword&gt;adolescents&lt;/keyword&gt;&lt;keyword&gt;biological development&lt;/keyword&gt;&lt;keyword&gt;body mass index&lt;/keyword&gt;&lt;keyword&gt;boys&lt;/keyword&gt;&lt;keyword&gt;children&lt;/keyword&gt;&lt;keyword&gt;exposure&lt;/keyword&gt;&lt;keyword&gt;follow up&lt;/keyword&gt;&lt;keyword&gt;growth&lt;/keyword&gt;&lt;keyword&gt;lead&lt;/keyword&gt;&lt;keyword&gt;lead poisoning&lt;/keyword&gt;&lt;keyword&gt;metals&lt;/keyword&gt;&lt;keyword&gt;puberty&lt;/keyword&gt;&lt;keyword&gt;WHO&lt;/keyword&gt;&lt;/keywords&gt;&lt;dates&gt;&lt;year&gt;2017&lt;/year&gt;&lt;/dates&gt;&lt;pub-location&gt;UK&lt;/pub-location&gt;&lt;publisher&gt;Pergamon Press&lt;/publisher&gt;&lt;isbn&gt;0160-4120&lt;/isbn&gt;&lt;urls&gt;&lt;related-urls&gt;&lt;url&gt;http://www.sciencedirect.com/science/article/pii/S0160412017301666#!&lt;/url&gt;&lt;/related-urls&gt;&lt;/urls&gt;&lt;electronic-resource-num&gt;http://dx.doi.org/10.1016/j.envint.2017.05.023&lt;/electronic-resource-num&gt;&lt;remote-database-name&gt;Global Health&lt;/remote-database-name&gt;&lt;language&gt;English&lt;/languag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12B40C78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Russia</w:t>
            </w:r>
          </w:p>
        </w:tc>
        <w:tc>
          <w:tcPr>
            <w:tcW w:w="2250" w:type="dxa"/>
          </w:tcPr>
          <w:p w14:paraId="204F14E3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Boys living in Russia</w:t>
            </w:r>
          </w:p>
        </w:tc>
        <w:tc>
          <w:tcPr>
            <w:tcW w:w="1890" w:type="dxa"/>
          </w:tcPr>
          <w:p w14:paraId="14E11246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Prospective cohort study</w:t>
            </w:r>
          </w:p>
        </w:tc>
        <w:tc>
          <w:tcPr>
            <w:tcW w:w="1080" w:type="dxa"/>
          </w:tcPr>
          <w:p w14:paraId="1986B7B0" w14:textId="39D40A56" w:rsidR="00A51B70" w:rsidRPr="006C7FBE" w:rsidRDefault="00E30832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60418D83" w14:textId="16FE7A13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Exposure</w:t>
            </w:r>
            <w:r w:rsidR="0000079D">
              <w:rPr>
                <w:rFonts w:cstheme="minorHAnsi"/>
                <w:color w:val="000000"/>
                <w:sz w:val="20"/>
                <w:szCs w:val="20"/>
              </w:rPr>
              <w:t>:</w:t>
            </w:r>
            <w:r w:rsidR="00046604">
              <w:rPr>
                <w:rFonts w:cstheme="minorHAnsi"/>
                <w:color w:val="000000"/>
                <w:sz w:val="20"/>
                <w:szCs w:val="20"/>
              </w:rPr>
              <w:t xml:space="preserve"> 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8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9</w:t>
            </w:r>
          </w:p>
          <w:p w14:paraId="4DDECBBB" w14:textId="0D18DCA8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Outcome</w:t>
            </w:r>
            <w:r w:rsidR="0000079D">
              <w:rPr>
                <w:rFonts w:cstheme="minorHAnsi"/>
                <w:color w:val="000000"/>
                <w:sz w:val="20"/>
                <w:szCs w:val="20"/>
              </w:rPr>
              <w:t>:</w:t>
            </w:r>
            <w:r w:rsidR="00046604">
              <w:rPr>
                <w:rFonts w:cstheme="minorHAnsi"/>
                <w:color w:val="000000"/>
                <w:sz w:val="20"/>
                <w:szCs w:val="20"/>
              </w:rPr>
              <w:t xml:space="preserve"> 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9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350" w:type="dxa"/>
          </w:tcPr>
          <w:p w14:paraId="773AA969" w14:textId="427E8963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Median</w:t>
            </w:r>
            <w:r w:rsidR="00365C91">
              <w:rPr>
                <w:rFonts w:cstheme="minorHAnsi"/>
                <w:color w:val="000000" w:themeColor="text1"/>
                <w:sz w:val="20"/>
                <w:szCs w:val="20"/>
              </w:rPr>
              <w:t>=3.0</w:t>
            </w:r>
            <w:r w:rsidR="00EE7676">
              <w:rPr>
                <w:rFonts w:cstheme="minorHAnsi"/>
                <w:color w:val="000000" w:themeColor="text1"/>
                <w:sz w:val="20"/>
                <w:szCs w:val="20"/>
              </w:rPr>
              <w:t xml:space="preserve">                       </w:t>
            </w:r>
            <w:proofErr w:type="gramStart"/>
            <w:r w:rsidR="00EE7676">
              <w:rPr>
                <w:rFonts w:cstheme="minorHAnsi"/>
                <w:color w:val="000000" w:themeColor="text1"/>
                <w:sz w:val="20"/>
                <w:szCs w:val="20"/>
              </w:rPr>
              <w:t xml:space="preserve">   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(</w:t>
            </w:r>
            <w:proofErr w:type="gramEnd"/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among</w:t>
            </w:r>
            <w:r w:rsidR="00C6356D">
              <w:rPr>
                <w:rFonts w:cstheme="minorHAnsi"/>
                <w:color w:val="000000" w:themeColor="text1"/>
                <w:sz w:val="20"/>
                <w:szCs w:val="20"/>
              </w:rPr>
              <w:t xml:space="preserve"> children with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 xml:space="preserve"> BLL &lt;5</w:t>
            </w:r>
            <w:r w:rsidR="0066253D">
              <w:rPr>
                <w:rFonts w:cstheme="minorHAnsi"/>
                <w:color w:val="000000" w:themeColor="text1"/>
                <w:sz w:val="20"/>
                <w:szCs w:val="20"/>
              </w:rPr>
              <w:t xml:space="preserve"> </w:t>
            </w:r>
            <w:r w:rsidR="0066253D" w:rsidRPr="006C7FBE">
              <w:rPr>
                <w:rFonts w:cstheme="minorHAnsi"/>
                <w:sz w:val="20"/>
                <w:szCs w:val="20"/>
              </w:rPr>
              <w:t>µg/dL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2880" w:type="dxa"/>
          </w:tcPr>
          <w:p w14:paraId="2082113D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Height, BMI</w:t>
            </w:r>
          </w:p>
        </w:tc>
      </w:tr>
      <w:tr w:rsidR="006C7FBE" w:rsidRPr="006C7FBE" w14:paraId="322B294B" w14:textId="77777777" w:rsidTr="00F30122">
        <w:tc>
          <w:tcPr>
            <w:tcW w:w="1530" w:type="dxa"/>
          </w:tcPr>
          <w:p w14:paraId="6FE38242" w14:textId="62503063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Cai 2021</w:t>
            </w:r>
            <w:r w:rsidR="00F2183F">
              <w:rPr>
                <w:rFonts w:cstheme="minorHAnsi"/>
                <w:color w:val="000000" w:themeColor="text1"/>
                <w:sz w:val="20"/>
                <w:szCs w:val="20"/>
              </w:rPr>
              <w:fldChar w:fldCharType="begin">
                <w:fldData xml:space="preserve">PEVuZE5vdGU+PENpdGUgSGlkZGVuPSIxIj48QXV0aG9yPkNhaTwvQXV0aG9yPjxZZWFyPjIwMjE8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</w:fldData>
              </w:fldChar>
            </w:r>
            <w:r w:rsidR="00834D93">
              <w:rPr>
                <w:rFonts w:cstheme="minorHAnsi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834D93">
              <w:rPr>
                <w:rFonts w:cstheme="minorHAnsi"/>
                <w:color w:val="000000" w:themeColor="text1"/>
                <w:sz w:val="20"/>
                <w:szCs w:val="20"/>
              </w:rPr>
              <w:fldChar w:fldCharType="begin">
                <w:fldData xml:space="preserve">PEVuZE5vdGU+PENpdGUgSGlkZGVuPSIxIj48QXV0aG9yPkNhaTwvQXV0aG9yPjxZZWFyPjIwMjE8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</w:fldData>
              </w:fldChar>
            </w:r>
            <w:r w:rsidR="00834D93">
              <w:rPr>
                <w:rFonts w:cstheme="minorHAnsi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834D93">
              <w:rPr>
                <w:rFonts w:cstheme="minorHAnsi"/>
                <w:color w:val="000000" w:themeColor="text1"/>
                <w:sz w:val="20"/>
                <w:szCs w:val="20"/>
              </w:rPr>
            </w:r>
            <w:r w:rsidR="00834D93">
              <w:rPr>
                <w:rFonts w:cstheme="minorHAnsi"/>
                <w:color w:val="000000" w:themeColor="text1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 w:themeColor="text1"/>
                <w:sz w:val="20"/>
                <w:szCs w:val="20"/>
              </w:rPr>
            </w:r>
            <w:r w:rsidR="00000000">
              <w:rPr>
                <w:rFonts w:cstheme="minorHAnsi"/>
                <w:color w:val="000000" w:themeColor="text1"/>
                <w:sz w:val="20"/>
                <w:szCs w:val="20"/>
              </w:rPr>
              <w:fldChar w:fldCharType="separate"/>
            </w:r>
            <w:r w:rsidR="00F2183F">
              <w:rPr>
                <w:rFonts w:cstheme="minorHAnsi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06090EBF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2250" w:type="dxa"/>
          </w:tcPr>
          <w:p w14:paraId="491094D5" w14:textId="52B4790A" w:rsidR="00A51B70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ildren living near</w:t>
            </w:r>
            <w:r w:rsidR="008D0EA6">
              <w:rPr>
                <w:rFonts w:cstheme="minorHAnsi"/>
                <w:color w:val="000000"/>
                <w:sz w:val="20"/>
                <w:szCs w:val="20"/>
              </w:rPr>
              <w:t xml:space="preserve"> a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lead-zinc mine</w:t>
            </w:r>
          </w:p>
          <w:p w14:paraId="2487771A" w14:textId="0E512D79" w:rsidR="0045246C" w:rsidRPr="006C7FBE" w:rsidRDefault="0045246C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1890" w:type="dxa"/>
          </w:tcPr>
          <w:p w14:paraId="7BF0DF62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13897685" w14:textId="4D90BDC3" w:rsidR="00A51B70" w:rsidRPr="006C7FBE" w:rsidRDefault="00E30832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1B948E1B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7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350" w:type="dxa"/>
          </w:tcPr>
          <w:p w14:paraId="2D1C67B8" w14:textId="5BF26B1F" w:rsidR="00A51B70" w:rsidRPr="006C7FBE" w:rsidRDefault="00A51B70" w:rsidP="002A51A1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Median=6.99 (among</w:t>
            </w:r>
            <w:r w:rsidR="006D3217">
              <w:rPr>
                <w:rFonts w:cstheme="minorHAnsi"/>
                <w:color w:val="000000" w:themeColor="text1"/>
                <w:sz w:val="20"/>
                <w:szCs w:val="20"/>
              </w:rPr>
              <w:t xml:space="preserve"> children with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 xml:space="preserve"> 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lastRenderedPageBreak/>
              <w:t>BLL &lt;10</w:t>
            </w:r>
            <w:r w:rsidR="006D3217">
              <w:rPr>
                <w:rFonts w:cstheme="minorHAnsi"/>
                <w:color w:val="000000" w:themeColor="text1"/>
                <w:sz w:val="20"/>
                <w:szCs w:val="20"/>
              </w:rPr>
              <w:t xml:space="preserve"> </w:t>
            </w:r>
            <w:r w:rsidR="006D3217" w:rsidRPr="006C7FBE">
              <w:rPr>
                <w:rFonts w:cstheme="minorHAnsi"/>
                <w:sz w:val="20"/>
                <w:szCs w:val="20"/>
              </w:rPr>
              <w:t>µg/dL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2880" w:type="dxa"/>
          </w:tcPr>
          <w:p w14:paraId="35C3C361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lastRenderedPageBreak/>
              <w:t>Thyroid hormones, amino acid neurotransmitter balances, IQ</w:t>
            </w:r>
          </w:p>
        </w:tc>
      </w:tr>
      <w:tr w:rsidR="006C7FBE" w:rsidRPr="006C7FBE" w14:paraId="2C166966" w14:textId="77777777" w:rsidTr="00F30122">
        <w:tc>
          <w:tcPr>
            <w:tcW w:w="1530" w:type="dxa"/>
          </w:tcPr>
          <w:p w14:paraId="3CDBFFE8" w14:textId="55225769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anfield 2003</w:t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NhbmZpZWxkPC9BdXRob3I+PFllYXI+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</w:fldData>
              </w:fldChar>
            </w:r>
            <w:r w:rsidR="00834D9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834D9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NhbmZpZWxkPC9BdXRob3I+PFllYXI+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</w:fldData>
              </w:fldChar>
            </w:r>
            <w:r w:rsidR="00834D9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834D93">
              <w:rPr>
                <w:rFonts w:cstheme="minorHAnsi"/>
                <w:color w:val="000000"/>
                <w:sz w:val="20"/>
                <w:szCs w:val="20"/>
              </w:rPr>
            </w:r>
            <w:r w:rsidR="00834D9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5EF54311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</w:p>
          <w:p w14:paraId="021AD093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59C0525F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4224DE7B" w14:textId="5032A18E" w:rsidR="00834D93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ildren from a randomized trial of dust control</w:t>
            </w:r>
          </w:p>
        </w:tc>
        <w:tc>
          <w:tcPr>
            <w:tcW w:w="1890" w:type="dxa"/>
          </w:tcPr>
          <w:p w14:paraId="1B77E89B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62234691" w14:textId="54887815" w:rsidR="00A51B70" w:rsidRPr="006C7FBE" w:rsidRDefault="00E30832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7E5714B8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5</w:t>
            </w:r>
          </w:p>
        </w:tc>
        <w:tc>
          <w:tcPr>
            <w:tcW w:w="1350" w:type="dxa"/>
          </w:tcPr>
          <w:p w14:paraId="6DC2D432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6</w:t>
            </w:r>
          </w:p>
        </w:tc>
        <w:tc>
          <w:tcPr>
            <w:tcW w:w="2880" w:type="dxa"/>
          </w:tcPr>
          <w:p w14:paraId="66537E05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IQ</w:t>
            </w:r>
          </w:p>
        </w:tc>
      </w:tr>
      <w:tr w:rsidR="006C7FBE" w:rsidRPr="006C7FBE" w14:paraId="457FDE77" w14:textId="77777777" w:rsidTr="00F30122">
        <w:tc>
          <w:tcPr>
            <w:tcW w:w="1530" w:type="dxa"/>
          </w:tcPr>
          <w:p w14:paraId="72D630E3" w14:textId="51A4C6C9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aumont 2012</w:t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NoYXVtb250PC9BdXRob3I+PFllYXI+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</w:fldData>
              </w:fldChar>
            </w:r>
            <w:r w:rsidR="00834D9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834D9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NoYXVtb250PC9BdXRob3I+PFllYXI+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</w:fldData>
              </w:fldChar>
            </w:r>
            <w:r w:rsidR="00834D9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834D93">
              <w:rPr>
                <w:rFonts w:cstheme="minorHAnsi"/>
                <w:color w:val="000000"/>
                <w:sz w:val="20"/>
                <w:szCs w:val="20"/>
              </w:rPr>
            </w:r>
            <w:r w:rsidR="00834D9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1E1E7592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11911452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Belgium</w:t>
            </w:r>
          </w:p>
        </w:tc>
        <w:tc>
          <w:tcPr>
            <w:tcW w:w="2250" w:type="dxa"/>
          </w:tcPr>
          <w:p w14:paraId="05C53CB3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Adolescents from 3 secondary schools in southern Belgium</w:t>
            </w:r>
          </w:p>
        </w:tc>
        <w:tc>
          <w:tcPr>
            <w:tcW w:w="1890" w:type="dxa"/>
          </w:tcPr>
          <w:p w14:paraId="7AB64743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3DD8C3EF" w14:textId="3B9FB700" w:rsidR="00A51B70" w:rsidRPr="006C7FBE" w:rsidRDefault="0072564E" w:rsidP="002A51A1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501–1,000</w:t>
            </w:r>
          </w:p>
        </w:tc>
        <w:tc>
          <w:tcPr>
            <w:tcW w:w="1440" w:type="dxa"/>
          </w:tcPr>
          <w:p w14:paraId="3FE1858F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3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sz w:val="20"/>
                <w:szCs w:val="20"/>
              </w:rPr>
              <w:t>18</w:t>
            </w:r>
          </w:p>
        </w:tc>
        <w:tc>
          <w:tcPr>
            <w:tcW w:w="1350" w:type="dxa"/>
          </w:tcPr>
          <w:p w14:paraId="49CDA1B4" w14:textId="1B13A6CB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dian=1.51</w:t>
            </w:r>
          </w:p>
        </w:tc>
        <w:tc>
          <w:tcPr>
            <w:tcW w:w="2880" w:type="dxa"/>
          </w:tcPr>
          <w:p w14:paraId="70C15FAA" w14:textId="71F893AF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rinary proteins</w:t>
            </w:r>
          </w:p>
        </w:tc>
      </w:tr>
      <w:tr w:rsidR="006C7FBE" w:rsidRPr="006C7FBE" w14:paraId="1CC2570E" w14:textId="77777777" w:rsidTr="00F30122">
        <w:tc>
          <w:tcPr>
            <w:tcW w:w="1530" w:type="dxa"/>
          </w:tcPr>
          <w:p w14:paraId="1CAB6E86" w14:textId="7240B451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o 2010</w:t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NobzwvQXV0aG9yPjxZZWFyPjIwMTA8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</w:fldData>
              </w:fldChar>
            </w:r>
            <w:r w:rsidR="00834D9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834D9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NobzwvQXV0aG9yPjxZZWFyPjIwMTA8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</w:fldData>
              </w:fldChar>
            </w:r>
            <w:r w:rsidR="00834D9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834D93">
              <w:rPr>
                <w:rFonts w:cstheme="minorHAnsi"/>
                <w:color w:val="000000"/>
                <w:sz w:val="20"/>
                <w:szCs w:val="20"/>
              </w:rPr>
            </w:r>
            <w:r w:rsidR="00834D9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32ED4B15" w14:textId="77777777" w:rsidR="00A51B70" w:rsidRDefault="00A51B70" w:rsidP="002A51A1">
            <w:pPr>
              <w:rPr>
                <w:rFonts w:cstheme="minorHAnsi"/>
                <w:sz w:val="20"/>
                <w:szCs w:val="20"/>
              </w:rPr>
            </w:pPr>
          </w:p>
          <w:p w14:paraId="77BBD9E0" w14:textId="5AE233E2" w:rsidR="00E333FB" w:rsidRPr="006C7FBE" w:rsidRDefault="00E333FB" w:rsidP="002A51A1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7CA26659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7D3D6DD2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3</w:t>
            </w:r>
            <w:r w:rsidRPr="006C7FBE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rd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and 4</w:t>
            </w:r>
            <w:r w:rsidRPr="006C7FBE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th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grade students</w:t>
            </w:r>
          </w:p>
        </w:tc>
        <w:tc>
          <w:tcPr>
            <w:tcW w:w="1890" w:type="dxa"/>
          </w:tcPr>
          <w:p w14:paraId="38AB1D7B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1796CBD5" w14:textId="5ED2E6E6" w:rsidR="00A51B70" w:rsidRPr="006C7FBE" w:rsidRDefault="0072564E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501–1,000</w:t>
            </w:r>
          </w:p>
        </w:tc>
        <w:tc>
          <w:tcPr>
            <w:tcW w:w="1440" w:type="dxa"/>
          </w:tcPr>
          <w:p w14:paraId="0F165D2F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8–11 </w:t>
            </w:r>
          </w:p>
        </w:tc>
        <w:tc>
          <w:tcPr>
            <w:tcW w:w="1350" w:type="dxa"/>
          </w:tcPr>
          <w:p w14:paraId="68018D64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1.9</w:t>
            </w:r>
          </w:p>
        </w:tc>
        <w:tc>
          <w:tcPr>
            <w:tcW w:w="2880" w:type="dxa"/>
          </w:tcPr>
          <w:p w14:paraId="1E9A33CF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 xml:space="preserve">Neurocognitive function, ADHD </w:t>
            </w:r>
          </w:p>
        </w:tc>
      </w:tr>
      <w:tr w:rsidR="006C7FBE" w:rsidRPr="006C7FBE" w14:paraId="45D6587A" w14:textId="77777777" w:rsidTr="00F30122">
        <w:tc>
          <w:tcPr>
            <w:tcW w:w="1530" w:type="dxa"/>
          </w:tcPr>
          <w:p w14:paraId="6692792B" w14:textId="41CDEEE6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oi 2005</w:t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607737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Choi&lt;/Author&gt;&lt;Year&gt;2005&lt;/Year&gt;&lt;RecNum&gt;127&lt;/RecNum&gt;&lt;record&gt;&lt;rec-number&gt;127&lt;/rec-number&gt;&lt;foreign-keys&gt;&lt;key app="EN" db-id="ee2dtzwe5r99wse52rbpzaddzrta2sxxafvz" timestamp="1701380142"&gt;127&lt;/key&gt;&lt;/foreign-keys&gt;&lt;ref-type name="Journal Article"&gt;17&lt;/ref-type&gt;&lt;contributors&gt;&lt;authors&gt;&lt;author&gt;Choi, J. W.&lt;/author&gt;&lt;author&gt;Kim, S. K.&lt;/author&gt;&lt;/authors&gt;&lt;/contributors&gt;&lt;auth-address&gt;Department of Laboratory Medicine, Inha University Hospital, 7-206, 3-ga Shinheung-dong, Jung-gu, Inchon, 400-711, South Korea. jwchoi@inha.ac.kr&lt;/auth-address&gt;&lt;titles&gt;&lt;title&gt;Relationships of lead, copper, zinc, and cadmium levels versus hematopoiesis and iron parameters in healthy adolescents&lt;/title&gt;&lt;secondary-title&gt;Ann Clin Lab Sci&lt;/secondary-title&gt;&lt;/titles&gt;&lt;periodical&gt;&lt;full-title&gt;Ann Clin Lab Sci&lt;/full-title&gt;&lt;/periodical&gt;&lt;pages&gt;428-34&lt;/pages&gt;&lt;volume&gt;35&lt;/volume&gt;&lt;number&gt;4&lt;/number&gt;&lt;keywords&gt;&lt;keyword&gt;Adolescent/*physiology&lt;/keyword&gt;&lt;keyword&gt;Female&lt;/keyword&gt;&lt;keyword&gt;Ferritins/*blood&lt;/keyword&gt;&lt;keyword&gt;Hematopoiesis/*physiology&lt;/keyword&gt;&lt;keyword&gt;Humans&lt;/keyword&gt;&lt;keyword&gt;Iron/*metabolism&lt;/keyword&gt;&lt;keyword&gt;Leukocyte Count&lt;/keyword&gt;&lt;keyword&gt;Leukocytes/cytology&lt;/keyword&gt;&lt;keyword&gt;Male&lt;/keyword&gt;&lt;keyword&gt;Metals, Heavy/*blood&lt;/keyword&gt;&lt;keyword&gt;Spectrophotometry, Atomic/methods&lt;/keyword&gt;&lt;/keywords&gt;&lt;dates&gt;&lt;year&gt;2005&lt;/year&gt;&lt;pub-dates&gt;&lt;date&gt;Autumn&lt;/date&gt;&lt;/pub-dates&gt;&lt;/dates&gt;&lt;isbn&gt;0091-7370 (Print)&amp;#xD;0091-7370&lt;/isbn&gt;&lt;accession-num&gt;16254260&lt;/accession-num&gt;&lt;urls&gt;&lt;/urls&gt;&lt;remote-database-provider&gt;NLM&lt;/remote-database-provider&gt;&lt;language&gt;eng&lt;/languag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1C3F5298" w14:textId="77777777" w:rsidR="00A51B70" w:rsidRPr="006C7FBE" w:rsidRDefault="00A51B70" w:rsidP="002A51A1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4450613E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Korean adolescents in areas without known environmental or industrial contamination</w:t>
            </w:r>
          </w:p>
        </w:tc>
        <w:tc>
          <w:tcPr>
            <w:tcW w:w="1890" w:type="dxa"/>
          </w:tcPr>
          <w:p w14:paraId="5AAF6110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152B7EFA" w14:textId="62350A76" w:rsidR="00A51B70" w:rsidRPr="006C7FBE" w:rsidRDefault="00E30832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40B30055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13–15 </w:t>
            </w:r>
          </w:p>
        </w:tc>
        <w:tc>
          <w:tcPr>
            <w:tcW w:w="1350" w:type="dxa"/>
          </w:tcPr>
          <w:p w14:paraId="2E20899B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3.34</w:t>
            </w:r>
          </w:p>
        </w:tc>
        <w:tc>
          <w:tcPr>
            <w:tcW w:w="2880" w:type="dxa"/>
          </w:tcPr>
          <w:p w14:paraId="314BD926" w14:textId="20C272B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Hematologic markers</w:t>
            </w:r>
          </w:p>
        </w:tc>
      </w:tr>
      <w:tr w:rsidR="006C7FBE" w:rsidRPr="006C7FBE" w14:paraId="54136E87" w14:textId="77777777" w:rsidTr="00F30122">
        <w:tc>
          <w:tcPr>
            <w:tcW w:w="1530" w:type="dxa"/>
          </w:tcPr>
          <w:p w14:paraId="4B0D19B6" w14:textId="09B4F485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oi 2016</w:t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Nob2k8L0F1dGhvcj48WWVhcj4yMDE2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</w:fldData>
              </w:fldChar>
            </w:r>
            <w:r w:rsidR="00607737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607737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Nob2k8L0F1dGhvcj48WWVhcj4yMDE2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</w:fldData>
              </w:fldChar>
            </w:r>
            <w:r w:rsidR="00607737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607737">
              <w:rPr>
                <w:rFonts w:cstheme="minorHAnsi"/>
                <w:color w:val="000000"/>
                <w:sz w:val="20"/>
                <w:szCs w:val="20"/>
              </w:rPr>
            </w:r>
            <w:r w:rsidR="00607737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50A02957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2B5EE0B9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71DFE52E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35681CF5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in the CHEER study</w:t>
            </w:r>
          </w:p>
        </w:tc>
        <w:tc>
          <w:tcPr>
            <w:tcW w:w="1890" w:type="dxa"/>
          </w:tcPr>
          <w:p w14:paraId="762BB798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Prospective cohort study </w:t>
            </w:r>
          </w:p>
        </w:tc>
        <w:tc>
          <w:tcPr>
            <w:tcW w:w="1080" w:type="dxa"/>
          </w:tcPr>
          <w:p w14:paraId="062F4532" w14:textId="1E616F39" w:rsidR="00A51B70" w:rsidRPr="006C7FBE" w:rsidRDefault="00242080" w:rsidP="002A51A1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5E7E561F" w14:textId="1A8519DD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Exposure</w:t>
            </w:r>
            <w:r w:rsidR="0000079D">
              <w:rPr>
                <w:rFonts w:cstheme="minorHAnsi"/>
                <w:sz w:val="20"/>
                <w:szCs w:val="20"/>
              </w:rPr>
              <w:t>:</w:t>
            </w:r>
            <w:r w:rsidR="0039373F">
              <w:rPr>
                <w:rFonts w:cstheme="minorHAnsi"/>
                <w:sz w:val="20"/>
                <w:szCs w:val="20"/>
              </w:rPr>
              <w:t xml:space="preserve"> </w:t>
            </w:r>
            <w:r w:rsidRPr="006C7FBE">
              <w:rPr>
                <w:rFonts w:cstheme="minorHAnsi"/>
                <w:sz w:val="20"/>
                <w:szCs w:val="20"/>
              </w:rPr>
              <w:t>7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sz w:val="20"/>
                <w:szCs w:val="20"/>
              </w:rPr>
              <w:t>9</w:t>
            </w:r>
          </w:p>
          <w:p w14:paraId="2FBABDA0" w14:textId="68468460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Outcome</w:t>
            </w:r>
            <w:r w:rsidR="0000079D">
              <w:rPr>
                <w:rFonts w:cstheme="minorHAnsi"/>
                <w:sz w:val="20"/>
                <w:szCs w:val="20"/>
              </w:rPr>
              <w:t>:</w:t>
            </w:r>
            <w:r w:rsidRPr="006C7FBE">
              <w:rPr>
                <w:rFonts w:cstheme="minorHAnsi"/>
                <w:sz w:val="20"/>
                <w:szCs w:val="20"/>
              </w:rPr>
              <w:t xml:space="preserve"> </w:t>
            </w:r>
            <w:r w:rsidR="00AE4FC2">
              <w:rPr>
                <w:rFonts w:cstheme="minorHAnsi"/>
                <w:sz w:val="20"/>
                <w:szCs w:val="20"/>
              </w:rPr>
              <w:t>9–11</w:t>
            </w:r>
          </w:p>
        </w:tc>
        <w:tc>
          <w:tcPr>
            <w:tcW w:w="1350" w:type="dxa"/>
          </w:tcPr>
          <w:p w14:paraId="2A097F37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.56</w:t>
            </w:r>
          </w:p>
        </w:tc>
        <w:tc>
          <w:tcPr>
            <w:tcW w:w="2880" w:type="dxa"/>
          </w:tcPr>
          <w:p w14:paraId="49621D86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ADHD</w:t>
            </w:r>
          </w:p>
        </w:tc>
      </w:tr>
      <w:tr w:rsidR="006C7FBE" w:rsidRPr="006C7FBE" w14:paraId="71554A3D" w14:textId="77777777" w:rsidTr="00F30122">
        <w:tc>
          <w:tcPr>
            <w:tcW w:w="1530" w:type="dxa"/>
          </w:tcPr>
          <w:p w14:paraId="08840A83" w14:textId="2DD4928F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oi 2020</w:t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607737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Choi&lt;/Author&gt;&lt;Year&gt;2020&lt;/Year&gt;&lt;RecNum&gt;15&lt;/RecNum&gt;&lt;record&gt;&lt;rec-number&gt;15&lt;/rec-number&gt;&lt;foreign-keys&gt;&lt;key app="EN" db-id="ee2dtzwe5r99wse52rbpzaddzrta2sxxafvz" timestamp="1698335614"&gt;15&lt;/key&gt;&lt;/foreign-keys&gt;&lt;ref-type name="Journal Article"&gt;17&lt;/ref-type&gt;&lt;contributors&gt;&lt;authors&gt;&lt;author&gt;Choi, Hye Seon&lt;/author&gt;&lt;/authors&gt;&lt;/contributors&gt;&lt;titles&gt;&lt;title&gt;Relationships of lead, mercury and cadmium levels with the timing of menarche among Korean girls&lt;/title&gt;&lt;secondary-title&gt;Child Health Nurs Res&lt;/secondary-title&gt;&lt;/titles&gt;&lt;periodical&gt;&lt;full-title&gt;Child Health Nurs Res&lt;/full-title&gt;&lt;/periodical&gt;&lt;pages&gt;98-106&lt;/pages&gt;&lt;volume&gt;26&lt;/volume&gt;&lt;number&gt;1&lt;/number&gt;&lt;section&gt;Choi, Hye Seon. Assistant Professor, College of Nursing, Woosuk University, Wanju, Korea.&lt;/section&gt;&lt;dates&gt;&lt;year&gt;2020&lt;/year&gt;&lt;/dates&gt;&lt;pub-location&gt;Korea (South)&lt;/pub-location&gt;&lt;isbn&gt;2287-9129&amp;#xD;2287-9110&lt;/isbn&gt;&lt;urls&gt;&lt;related-urls&gt;&lt;url&gt;http://ovidsp.ovid.com/ovidweb.cgi?T=JS&amp;amp;PAGE=reference&amp;amp;D=pmnm5&amp;amp;NEWS=N&amp;amp;AN=35004455&lt;/url&gt;&lt;/related-urls&gt;&lt;/urls&gt;&lt;electronic-resource-num&gt;https://dx.doi.org/10.4094/chnr.2020.26.1.98&lt;/electronic-resource-num&gt;&lt;remote-database-name&gt;Ovid MEDLINE(R) PubMed-not-MEDLINE &amp;lt;2020&amp;gt;&lt;/remote-database-name&gt;&lt;access-date&gt;20200131//&lt;/access-dat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62C7E0DD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290A7101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6CF0E762" w14:textId="77777777" w:rsidR="00A51B70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Korean adolescent girls in KNHANES</w:t>
            </w:r>
          </w:p>
          <w:p w14:paraId="109DEA5D" w14:textId="54662045" w:rsidR="00E333FB" w:rsidRPr="006C7FBE" w:rsidRDefault="00E333FB" w:rsidP="002A51A1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1534B1B4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2191F78C" w14:textId="1ECCF212" w:rsidR="00A51B70" w:rsidRPr="006C7FBE" w:rsidRDefault="006729AB" w:rsidP="002A51A1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77D26F54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0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sz w:val="20"/>
                <w:szCs w:val="20"/>
              </w:rPr>
              <w:t>18</w:t>
            </w:r>
          </w:p>
        </w:tc>
        <w:tc>
          <w:tcPr>
            <w:tcW w:w="1350" w:type="dxa"/>
          </w:tcPr>
          <w:p w14:paraId="5F05CF91" w14:textId="5023638B" w:rsidR="00A51B70" w:rsidRPr="006C7FBE" w:rsidRDefault="007733A5" w:rsidP="002A51A1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GM=</w:t>
            </w:r>
            <w:r w:rsidR="00A51B70" w:rsidRPr="006C7FBE">
              <w:rPr>
                <w:rFonts w:cstheme="minorHAnsi"/>
                <w:sz w:val="20"/>
                <w:szCs w:val="20"/>
              </w:rPr>
              <w:t>1.15</w:t>
            </w:r>
          </w:p>
        </w:tc>
        <w:tc>
          <w:tcPr>
            <w:tcW w:w="2880" w:type="dxa"/>
          </w:tcPr>
          <w:p w14:paraId="7CF8D6CC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Timing of menarche</w:t>
            </w:r>
          </w:p>
        </w:tc>
      </w:tr>
      <w:tr w:rsidR="006C7FBE" w:rsidRPr="006C7FBE" w14:paraId="4452D76B" w14:textId="77777777" w:rsidTr="00F30122">
        <w:tc>
          <w:tcPr>
            <w:tcW w:w="1530" w:type="dxa"/>
          </w:tcPr>
          <w:p w14:paraId="700E095B" w14:textId="1069F89D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Dantzer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20</w:t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RhbnR6ZXI8L0F1dGhvcj48WWVhcj4y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</w:fldData>
              </w:fldChar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RhbnR6ZXI8L0F1dGhvcj48WWVhcj4y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</w:fldData>
              </w:fldChar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="00F2183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6589EA5B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76F0A076" w14:textId="77777777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</w:tcPr>
          <w:p w14:paraId="0848D54B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6D2B4CA0" w14:textId="0EE75DC9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in the CCAAPS study</w:t>
            </w:r>
          </w:p>
        </w:tc>
        <w:tc>
          <w:tcPr>
            <w:tcW w:w="1890" w:type="dxa"/>
          </w:tcPr>
          <w:p w14:paraId="312780AD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53802BB6" w14:textId="09B7D14E" w:rsidR="00A51B70" w:rsidRPr="006C7FBE" w:rsidRDefault="006729AB" w:rsidP="002A51A1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7719CE2A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2</w:t>
            </w:r>
          </w:p>
        </w:tc>
        <w:tc>
          <w:tcPr>
            <w:tcW w:w="1350" w:type="dxa"/>
          </w:tcPr>
          <w:p w14:paraId="3407146C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0.57</w:t>
            </w:r>
          </w:p>
        </w:tc>
        <w:tc>
          <w:tcPr>
            <w:tcW w:w="2880" w:type="dxa"/>
          </w:tcPr>
          <w:p w14:paraId="0EA7541F" w14:textId="7A698C46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IQ</w:t>
            </w:r>
          </w:p>
        </w:tc>
      </w:tr>
      <w:tr w:rsidR="006C7FBE" w:rsidRPr="006C7FBE" w14:paraId="2B115111" w14:textId="77777777" w:rsidTr="00F30122">
        <w:tc>
          <w:tcPr>
            <w:tcW w:w="1530" w:type="dxa"/>
          </w:tcPr>
          <w:p w14:paraId="391EF984" w14:textId="0E697F18" w:rsidR="00A51B70" w:rsidRPr="006C7FBE" w:rsidRDefault="00A51B70" w:rsidP="002A51A1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de </w:t>
            </w: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Burbure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06</w:t>
            </w:r>
            <w:r w:rsidR="00CE547D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mRlIEJ1cmJ1cmU8L0F1dGhvcj48WWVh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</w:fldData>
              </w:fldChar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mRlIEJ1cmJ1cmU8L0F1dGhvcj48WWVh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</w:fldData>
              </w:fldChar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="00CE547D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74570807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49DBF4E5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France, Czech Republic, and Poland</w:t>
            </w:r>
          </w:p>
        </w:tc>
        <w:tc>
          <w:tcPr>
            <w:tcW w:w="2250" w:type="dxa"/>
          </w:tcPr>
          <w:p w14:paraId="164ED4E1" w14:textId="70945F41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Children in areas with and without known heavy metal pollution </w:t>
            </w:r>
          </w:p>
        </w:tc>
        <w:tc>
          <w:tcPr>
            <w:tcW w:w="1890" w:type="dxa"/>
          </w:tcPr>
          <w:p w14:paraId="69496D7D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40FA45A1" w14:textId="0264048E" w:rsidR="00A51B70" w:rsidRPr="006C7FBE" w:rsidRDefault="00F4768A" w:rsidP="002A51A1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501–1,000</w:t>
            </w:r>
          </w:p>
        </w:tc>
        <w:tc>
          <w:tcPr>
            <w:tcW w:w="1440" w:type="dxa"/>
          </w:tcPr>
          <w:p w14:paraId="5C4DF692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8–12</w:t>
            </w:r>
          </w:p>
        </w:tc>
        <w:tc>
          <w:tcPr>
            <w:tcW w:w="1350" w:type="dxa"/>
          </w:tcPr>
          <w:p w14:paraId="32F3E21D" w14:textId="26DA0B08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ubgroup GMs range: 2.81–6.51</w:t>
            </w:r>
          </w:p>
        </w:tc>
        <w:tc>
          <w:tcPr>
            <w:tcW w:w="2880" w:type="dxa"/>
          </w:tcPr>
          <w:p w14:paraId="51364C13" w14:textId="77777777" w:rsidR="00A51B70" w:rsidRPr="006C7FBE" w:rsidRDefault="00A51B70" w:rsidP="002A51A1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Renal biomarkers</w:t>
            </w:r>
          </w:p>
        </w:tc>
      </w:tr>
      <w:tr w:rsidR="00292AFF" w:rsidRPr="006C7FBE" w14:paraId="0094DA1A" w14:textId="77777777" w:rsidTr="00F30122">
        <w:tc>
          <w:tcPr>
            <w:tcW w:w="1530" w:type="dxa"/>
          </w:tcPr>
          <w:p w14:paraId="44840837" w14:textId="1EBC5E1C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Deierlein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9</w:t>
            </w:r>
            <w:r w:rsidR="00321127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RlaWVybGVpbjwvQXV0aG9yPjxZZWFy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</w:fldData>
              </w:fldChar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RlaWVybGVpbjwvQXV0aG9yPjxZZWFy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</w:fldData>
              </w:fldChar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="00321127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183C0D02" w14:textId="1D816861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52CBD633" w14:textId="088E13B4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Girls enrolled in the Breast Cancer and the Environment Research Program</w:t>
            </w:r>
          </w:p>
        </w:tc>
        <w:tc>
          <w:tcPr>
            <w:tcW w:w="1890" w:type="dxa"/>
          </w:tcPr>
          <w:p w14:paraId="70E53F83" w14:textId="4D969849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Prospective cohort study &amp; cross-sectional</w:t>
            </w:r>
          </w:p>
        </w:tc>
        <w:tc>
          <w:tcPr>
            <w:tcW w:w="1080" w:type="dxa"/>
          </w:tcPr>
          <w:p w14:paraId="25C26E64" w14:textId="255D15B1" w:rsidR="00292AFF" w:rsidRPr="008E6767" w:rsidRDefault="00292AFF" w:rsidP="00292AFF">
            <w:pPr>
              <w:rPr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501–1,000</w:t>
            </w:r>
          </w:p>
        </w:tc>
        <w:tc>
          <w:tcPr>
            <w:tcW w:w="1440" w:type="dxa"/>
          </w:tcPr>
          <w:p w14:paraId="2F11B816" w14:textId="7F15F3B9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Exposure</w:t>
            </w:r>
            <w:r>
              <w:rPr>
                <w:rFonts w:cstheme="minorHAnsi"/>
                <w:sz w:val="20"/>
                <w:szCs w:val="20"/>
              </w:rPr>
              <w:t>:</w:t>
            </w:r>
            <w:r w:rsidRPr="006C7FBE">
              <w:rPr>
                <w:rFonts w:cstheme="minorHAnsi"/>
                <w:sz w:val="20"/>
                <w:szCs w:val="20"/>
              </w:rPr>
              <w:t>6–10; Outcome</w:t>
            </w:r>
            <w:r>
              <w:rPr>
                <w:rFonts w:cstheme="minorHAnsi"/>
                <w:sz w:val="20"/>
                <w:szCs w:val="20"/>
              </w:rPr>
              <w:t>:</w:t>
            </w:r>
            <w:r w:rsidRPr="006C7FBE">
              <w:rPr>
                <w:rFonts w:cstheme="minorHAnsi"/>
                <w:sz w:val="20"/>
                <w:szCs w:val="20"/>
              </w:rPr>
              <w:t xml:space="preserve"> 6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sz w:val="20"/>
                <w:szCs w:val="20"/>
              </w:rPr>
              <w:t>14</w:t>
            </w:r>
          </w:p>
        </w:tc>
        <w:tc>
          <w:tcPr>
            <w:tcW w:w="1350" w:type="dxa"/>
          </w:tcPr>
          <w:p w14:paraId="55D001F4" w14:textId="08340AE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.16</w:t>
            </w:r>
          </w:p>
        </w:tc>
        <w:tc>
          <w:tcPr>
            <w:tcW w:w="2880" w:type="dxa"/>
          </w:tcPr>
          <w:p w14:paraId="27E7BEF1" w14:textId="4F92FBC9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 w:rsidDel="00E43310">
              <w:rPr>
                <w:rFonts w:cstheme="minorHAnsi"/>
                <w:sz w:val="20"/>
                <w:szCs w:val="20"/>
              </w:rPr>
              <w:t>Anthropometric measurements</w:t>
            </w:r>
          </w:p>
        </w:tc>
      </w:tr>
      <w:tr w:rsidR="00292AFF" w:rsidRPr="006C7FBE" w14:paraId="1FDAE785" w14:textId="77777777" w:rsidTr="00F30122">
        <w:tc>
          <w:tcPr>
            <w:tcW w:w="1530" w:type="dxa"/>
          </w:tcPr>
          <w:p w14:paraId="525FBCAF" w14:textId="32B6ECE6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lastRenderedPageBreak/>
              <w:t>Denham 2005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RlbmhhbTwvQXV0aG9yPjxZZWFyPjIw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</w:fldData>
              </w:fldChar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RlbmhhbTwvQXV0aG9yPjxZZWFyPjIw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</w:fldData>
              </w:fldChar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</w:r>
            <w:r w:rsidR="0034023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3DD678A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67DFEB9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145E1E42" w14:textId="371DF80A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Akwesasne Mohawk </w:t>
            </w:r>
            <w:r w:rsidR="00DE5235">
              <w:rPr>
                <w:rFonts w:cstheme="minorHAnsi"/>
                <w:sz w:val="20"/>
                <w:szCs w:val="20"/>
              </w:rPr>
              <w:t>N</w:t>
            </w:r>
            <w:r w:rsidR="00DE5235" w:rsidRPr="006C7FBE">
              <w:rPr>
                <w:rFonts w:cstheme="minorHAnsi"/>
                <w:sz w:val="20"/>
                <w:szCs w:val="20"/>
              </w:rPr>
              <w:t>ation</w:t>
            </w:r>
          </w:p>
        </w:tc>
        <w:tc>
          <w:tcPr>
            <w:tcW w:w="2250" w:type="dxa"/>
          </w:tcPr>
          <w:p w14:paraId="79BB7D00" w14:textId="13C17140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Girls </w:t>
            </w:r>
            <w:r w:rsidR="00DE5235">
              <w:rPr>
                <w:rFonts w:cstheme="minorHAnsi"/>
                <w:sz w:val="20"/>
                <w:szCs w:val="20"/>
              </w:rPr>
              <w:t>from the</w:t>
            </w:r>
            <w:r w:rsidRPr="006C7FBE">
              <w:rPr>
                <w:rFonts w:cstheme="minorHAnsi"/>
                <w:sz w:val="20"/>
                <w:szCs w:val="20"/>
              </w:rPr>
              <w:t xml:space="preserve"> Akwesasne Mohawk Nation </w:t>
            </w:r>
          </w:p>
        </w:tc>
        <w:tc>
          <w:tcPr>
            <w:tcW w:w="1890" w:type="dxa"/>
          </w:tcPr>
          <w:p w14:paraId="28B75D9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1D8E359C" w14:textId="2BDF2683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73AB6DA5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0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sz w:val="20"/>
                <w:szCs w:val="20"/>
              </w:rPr>
              <w:t>16</w:t>
            </w:r>
          </w:p>
        </w:tc>
        <w:tc>
          <w:tcPr>
            <w:tcW w:w="1350" w:type="dxa"/>
          </w:tcPr>
          <w:p w14:paraId="129A5A31" w14:textId="296DC556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GM=0.49</w:t>
            </w:r>
          </w:p>
        </w:tc>
        <w:tc>
          <w:tcPr>
            <w:tcW w:w="2880" w:type="dxa"/>
          </w:tcPr>
          <w:p w14:paraId="4682B80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Timing of menarche</w:t>
            </w:r>
          </w:p>
        </w:tc>
      </w:tr>
      <w:tr w:rsidR="00292AFF" w:rsidRPr="006C7FBE" w14:paraId="5822275B" w14:textId="77777777" w:rsidTr="00F30122">
        <w:trPr>
          <w:trHeight w:val="300"/>
        </w:trPr>
        <w:tc>
          <w:tcPr>
            <w:tcW w:w="1530" w:type="dxa"/>
          </w:tcPr>
          <w:p w14:paraId="27A6B14C" w14:textId="12B80A13" w:rsidR="00292AFF" w:rsidRPr="006C7FBE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Desai 2021</w:t>
            </w:r>
            <w:r>
              <w:rPr>
                <w:rFonts w:cstheme="minorHAnsi"/>
                <w:color w:val="000000" w:themeColor="text1"/>
                <w:sz w:val="20"/>
                <w:szCs w:val="20"/>
              </w:rPr>
              <w:fldChar w:fldCharType="begin">
                <w:fldData xml:space="preserve">PEVuZE5vdGU+PENpdGUgSGlkZGVuPSIxIj48QXV0aG9yPkRlc2FpPC9BdXRob3I+PFllYXI+MjAy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</w:fldData>
              </w:fldChar>
            </w:r>
            <w:r w:rsidR="00C433BB">
              <w:rPr>
                <w:rFonts w:cstheme="minorHAnsi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C433BB">
              <w:rPr>
                <w:rFonts w:cstheme="minorHAnsi"/>
                <w:color w:val="000000" w:themeColor="text1"/>
                <w:sz w:val="20"/>
                <w:szCs w:val="20"/>
              </w:rPr>
              <w:fldChar w:fldCharType="begin">
                <w:fldData xml:space="preserve">PEVuZE5vdGU+PENpdGUgSGlkZGVuPSIxIj48QXV0aG9yPkRlc2FpPC9BdXRob3I+PFllYXI+MjAy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</w:fldData>
              </w:fldChar>
            </w:r>
            <w:r w:rsidR="00C433BB">
              <w:rPr>
                <w:rFonts w:cstheme="minorHAnsi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C433BB">
              <w:rPr>
                <w:rFonts w:cstheme="minorHAnsi"/>
                <w:color w:val="000000" w:themeColor="text1"/>
                <w:sz w:val="20"/>
                <w:szCs w:val="20"/>
              </w:rPr>
            </w:r>
            <w:r w:rsidR="00C433BB">
              <w:rPr>
                <w:rFonts w:cstheme="minorHAnsi"/>
                <w:color w:val="000000" w:themeColor="text1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 w:themeColor="text1"/>
                <w:sz w:val="20"/>
                <w:szCs w:val="20"/>
              </w:rPr>
            </w:r>
            <w:r w:rsidR="00000000">
              <w:rPr>
                <w:rFonts w:cstheme="minorHAnsi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40EC70E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49B3FB8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.S. children and adolescents in NHANES 2009–2016</w:t>
            </w:r>
          </w:p>
        </w:tc>
        <w:tc>
          <w:tcPr>
            <w:tcW w:w="1890" w:type="dxa"/>
          </w:tcPr>
          <w:p w14:paraId="18C61B7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0317F2B5" w14:textId="4A74254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48C6BAC2" w14:textId="6AE8EC30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8</w:t>
            </w:r>
            <w:r>
              <w:rPr>
                <w:rFonts w:cstheme="minorHAnsi"/>
                <w:sz w:val="20"/>
                <w:szCs w:val="20"/>
              </w:rPr>
              <w:t>–</w:t>
            </w:r>
            <w:r w:rsidRPr="006C7FBE">
              <w:rPr>
                <w:rFonts w:cstheme="minorHAnsi"/>
                <w:sz w:val="20"/>
                <w:szCs w:val="20"/>
              </w:rPr>
              <w:t>17</w:t>
            </w:r>
          </w:p>
        </w:tc>
        <w:tc>
          <w:tcPr>
            <w:tcW w:w="1350" w:type="dxa"/>
          </w:tcPr>
          <w:p w14:paraId="0AF77661" w14:textId="5CC9A32E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dian=0.57</w:t>
            </w:r>
          </w:p>
        </w:tc>
        <w:tc>
          <w:tcPr>
            <w:tcW w:w="2880" w:type="dxa"/>
          </w:tcPr>
          <w:p w14:paraId="52851FC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Blood pressure</w:t>
            </w:r>
          </w:p>
        </w:tc>
      </w:tr>
      <w:tr w:rsidR="00292AFF" w:rsidRPr="006C7FBE" w14:paraId="4CA5E087" w14:textId="77777777" w:rsidTr="00F30122">
        <w:tc>
          <w:tcPr>
            <w:tcW w:w="1530" w:type="dxa"/>
          </w:tcPr>
          <w:p w14:paraId="29D7F432" w14:textId="0D675AE6" w:rsidR="00292AFF" w:rsidRPr="00535B1F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Esmaeili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9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Esmaeili&lt;/Author&gt;&lt;Year&gt;2019&lt;/Year&gt;&lt;RecNum&gt;21&lt;/RecNum&gt;&lt;record&gt;&lt;rec-number&gt;21&lt;/rec-number&gt;&lt;foreign-keys&gt;&lt;key app="EN" db-id="ee2dtzwe5r99wse52rbpzaddzrta2sxxafvz" timestamp="1698335882"&gt;21&lt;/key&gt;&lt;/foreign-keys&gt;&lt;ref-type name="Journal Article"&gt;17&lt;/ref-type&gt;&lt;contributors&gt;&lt;authors&gt;&lt;author&gt;Esmaeili, M.&lt;/author&gt;&lt;author&gt;Rakhshanizadeh, F.&lt;/author&gt;&lt;/authors&gt;&lt;/contributors&gt;&lt;auth-address&gt;New York&lt;/auth-address&gt;&lt;titles&gt;&lt;title&gt;Serum trace elements in children with end-stage renal disease&lt;/title&gt;&lt;secondary-title&gt;J Ren Nutr&lt;/secondary-title&gt;&lt;/titles&gt;&lt;periodical&gt;&lt;full-title&gt;J Ren Nutr&lt;/full-title&gt;&lt;/periodical&gt;&lt;pages&gt;48-54&lt;/pages&gt;&lt;volume&gt;29&lt;/volume&gt;&lt;number&gt;1&lt;/number&gt;&lt;keywords&gt;&lt;keyword&gt;analysis&lt;/keyword&gt;&lt;keyword&gt;blood&lt;/keyword&gt;&lt;keyword&gt;children&lt;/keyword&gt;&lt;keyword&gt;copper&lt;/keyword&gt;&lt;keyword&gt;dialysis&lt;/keyword&gt;&lt;keyword&gt;evaluation&lt;/keyword&gt;&lt;keyword&gt;homeostasis&lt;/keyword&gt;&lt;keyword&gt;human diseases&lt;/keyword&gt;&lt;keyword&gt;infants&lt;/keyword&gt;&lt;keyword&gt;kidney diseases&lt;/keyword&gt;&lt;keyword&gt;kidneys&lt;/keyword&gt;&lt;keyword&gt;lead&lt;/keyword&gt;&lt;keyword&gt;minerals&lt;/keyword&gt;&lt;keyword&gt;patients&lt;/keyword&gt;&lt;keyword&gt;selenium&lt;/keyword&gt;&lt;keyword&gt;trace elements&lt;/keyword&gt;&lt;keyword&gt;zinc&lt;/keyword&gt;&lt;keyword&gt;human health&lt;/keyword&gt;&lt;/keywords&gt;&lt;dates&gt;&lt;year&gt;2019&lt;/year&gt;&lt;/dates&gt;&lt;pub-location&gt;USA&lt;/pub-location&gt;&lt;publisher&gt;Elsevier&lt;/publisher&gt;&lt;isbn&gt;1051-2276&lt;/isbn&gt;&lt;urls&gt;&lt;related-urls&gt;&lt;url&gt;https://www.sciencedirect.com/science/article/pii/S1051227618301262&lt;/url&gt;&lt;/related-urls&gt;&lt;/urls&gt;&lt;electronic-resource-num&gt;http://dx.doi.org/10.1053/j.jrn.2018.05.005&lt;/electronic-resource-num&gt;&lt;remote-database-name&gt;Global Health&lt;/remote-database-name&gt;&lt;language&gt;English&lt;/languag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5CBFDA0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Iran</w:t>
            </w:r>
          </w:p>
        </w:tc>
        <w:tc>
          <w:tcPr>
            <w:tcW w:w="2250" w:type="dxa"/>
          </w:tcPr>
          <w:p w14:paraId="471D5E9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Children with and without end-stage renal disease </w:t>
            </w:r>
          </w:p>
        </w:tc>
        <w:tc>
          <w:tcPr>
            <w:tcW w:w="1890" w:type="dxa"/>
          </w:tcPr>
          <w:p w14:paraId="4CC3C63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ase-control study</w:t>
            </w:r>
          </w:p>
        </w:tc>
        <w:tc>
          <w:tcPr>
            <w:tcW w:w="1080" w:type="dxa"/>
          </w:tcPr>
          <w:p w14:paraId="0D9703C5" w14:textId="0337EE61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7578585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5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sz w:val="20"/>
                <w:szCs w:val="20"/>
              </w:rPr>
              <w:t>18</w:t>
            </w:r>
          </w:p>
        </w:tc>
        <w:tc>
          <w:tcPr>
            <w:tcW w:w="1350" w:type="dxa"/>
          </w:tcPr>
          <w:p w14:paraId="24206E73" w14:textId="1A59776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ubgroup means range: 2.657–6.547</w:t>
            </w:r>
          </w:p>
        </w:tc>
        <w:tc>
          <w:tcPr>
            <w:tcW w:w="2880" w:type="dxa"/>
          </w:tcPr>
          <w:p w14:paraId="0B3A0A32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End-stage renal disease </w:t>
            </w:r>
          </w:p>
        </w:tc>
      </w:tr>
      <w:tr w:rsidR="00292AFF" w:rsidRPr="006C7FBE" w14:paraId="706B9228" w14:textId="77777777" w:rsidTr="00F30122">
        <w:tc>
          <w:tcPr>
            <w:tcW w:w="1530" w:type="dxa"/>
          </w:tcPr>
          <w:p w14:paraId="23F2F1D6" w14:textId="110A8185" w:rsidR="00292AFF" w:rsidRPr="00535B1F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Fadrowski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3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ZhZHJvd3NraTwvQXV0aG9yPjxZZWFy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ZhZHJvd3NraTwvQXV0aG9yPjxZZWFy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3A3460A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1D317881" w14:textId="7777777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with chronic kidney disease</w:t>
            </w:r>
          </w:p>
          <w:p w14:paraId="066DC70F" w14:textId="6F80044A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3C7A47B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3A1F0DD4" w14:textId="1E5959E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546254A2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6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sz w:val="20"/>
                <w:szCs w:val="20"/>
              </w:rPr>
              <w:t>11</w:t>
            </w:r>
          </w:p>
        </w:tc>
        <w:tc>
          <w:tcPr>
            <w:tcW w:w="1350" w:type="dxa"/>
          </w:tcPr>
          <w:p w14:paraId="5B55A3CA" w14:textId="3B8B463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dian=1.3</w:t>
            </w:r>
          </w:p>
        </w:tc>
        <w:tc>
          <w:tcPr>
            <w:tcW w:w="2880" w:type="dxa"/>
          </w:tcPr>
          <w:p w14:paraId="7F796D85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GFR</w:t>
            </w:r>
          </w:p>
        </w:tc>
      </w:tr>
      <w:tr w:rsidR="00292AFF" w:rsidRPr="006C7FBE" w14:paraId="22C5667E" w14:textId="77777777" w:rsidTr="00F30122">
        <w:tc>
          <w:tcPr>
            <w:tcW w:w="1530" w:type="dxa"/>
          </w:tcPr>
          <w:p w14:paraId="69D2F8B2" w14:textId="79E91B98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Farmer 2017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Zhcm1lcjwvQXV0aG9yPjxZZWFyPjIw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Zhcm1lcjwvQXV0aG9yPjxZZWFyPjIw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5D9BC1B8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3B638FC1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758EA5C5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7C7A5B6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.S. children</w:t>
            </w:r>
            <w:r w:rsidRPr="006C7FBE" w:rsidDel="007C0484">
              <w:rPr>
                <w:rFonts w:cstheme="minorHAnsi"/>
                <w:sz w:val="20"/>
                <w:szCs w:val="20"/>
              </w:rPr>
              <w:t xml:space="preserve"> </w:t>
            </w:r>
            <w:r w:rsidRPr="006C7FBE">
              <w:rPr>
                <w:rFonts w:cstheme="minorHAnsi"/>
                <w:sz w:val="20"/>
                <w:szCs w:val="20"/>
              </w:rPr>
              <w:t>in NHANES 2011–2014</w:t>
            </w:r>
          </w:p>
        </w:tc>
        <w:tc>
          <w:tcPr>
            <w:tcW w:w="1890" w:type="dxa"/>
          </w:tcPr>
          <w:p w14:paraId="7D12049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37470446" w14:textId="233CAE6A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3A7BCF2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6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sz w:val="20"/>
                <w:szCs w:val="20"/>
              </w:rPr>
              <w:t>17</w:t>
            </w:r>
          </w:p>
        </w:tc>
        <w:tc>
          <w:tcPr>
            <w:tcW w:w="1350" w:type="dxa"/>
          </w:tcPr>
          <w:p w14:paraId="3AC7610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ubgroup medians: 0.98, 0.53</w:t>
            </w:r>
          </w:p>
        </w:tc>
        <w:tc>
          <w:tcPr>
            <w:tcW w:w="2880" w:type="dxa"/>
          </w:tcPr>
          <w:p w14:paraId="0DE1995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Toxocariasis</w:t>
            </w:r>
          </w:p>
        </w:tc>
      </w:tr>
      <w:tr w:rsidR="00292AFF" w:rsidRPr="006C7FBE" w14:paraId="1B787C1C" w14:textId="77777777" w:rsidTr="00F30122">
        <w:tc>
          <w:tcPr>
            <w:tcW w:w="1530" w:type="dxa"/>
          </w:tcPr>
          <w:p w14:paraId="09F9C439" w14:textId="602390A4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Fleisch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3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Fleisch&lt;/Author&gt;&lt;Year&gt;2013&lt;/Year&gt;&lt;RecNum&gt;24&lt;/RecNum&gt;&lt;record&gt;&lt;rec-number&gt;24&lt;/rec-number&gt;&lt;foreign-keys&gt;&lt;key app="EN" db-id="ee2dtzwe5r99wse52rbpzaddzrta2sxxafvz" timestamp="1698335932"&gt;24&lt;/key&gt;&lt;/foreign-keys&gt;&lt;ref-type name="Journal Article"&gt;17&lt;/ref-type&gt;&lt;contributors&gt;&lt;authors&gt;&lt;author&gt;Fleisch, A. F.&lt;/author&gt;&lt;author&gt;Burns, J. S.&lt;/author&gt;&lt;author&gt;Williams, P. L.&lt;/author&gt;&lt;author&gt;Lee, M. M.&lt;/author&gt;&lt;author&gt;Sergeyev, O.&lt;/author&gt;&lt;author&gt;Korrick, S. A.&lt;/author&gt;&lt;author&gt;Hauser, R.&lt;/author&gt;&lt;/authors&gt;&lt;/contributors&gt;&lt;auth-address&gt;Research Triangle Park&lt;/auth-address&gt;&lt;titles&gt;&lt;title&gt;Blood lead levels and serum insulin-like growth factor 1 concentrations in peripubertal boys&lt;/title&gt;&lt;secondary-title&gt;Environ Health Perspect&lt;/secondary-title&gt;&lt;/titles&gt;&lt;periodical&gt;&lt;full-title&gt;Environ Health Perspect&lt;/full-title&gt;&lt;/periodical&gt;&lt;pages&gt;854-858&lt;/pages&gt;&lt;volume&gt;121&lt;/volume&gt;&lt;number&gt;7&lt;/number&gt;&lt;keywords&gt;&lt;keyword&gt;boys&lt;/keyword&gt;&lt;keyword&gt;children&lt;/keyword&gt;&lt;keyword&gt;exposure&lt;/keyword&gt;&lt;keyword&gt;growth retardation&lt;/keyword&gt;&lt;keyword&gt;health hazards&lt;/keyword&gt;&lt;keyword&gt;human diseases&lt;/keyword&gt;&lt;keyword&gt;insulin-like growth factor 1&lt;/keyword&gt;&lt;keyword&gt;lead&lt;/keyword&gt;&lt;keyword&gt;lead poisoning&lt;/keyword&gt;&lt;keyword&gt;puberty&lt;/keyword&gt;&lt;keyword&gt;toxic substances&lt;/keyword&gt;&lt;keyword&gt;toxicology&lt;/keyword&gt;&lt;/keywords&gt;&lt;dates&gt;&lt;year&gt;2013&lt;/year&gt;&lt;/dates&gt;&lt;pub-location&gt;USA&lt;/pub-location&gt;&lt;publisher&gt;Public Health Service, U.S. Department of Health and Human Services&lt;/publisher&gt;&lt;isbn&gt;0091-6765&lt;/isbn&gt;&lt;urls&gt;&lt;related-urls&gt;&lt;url&gt;http://ehp.niehs.nih.gov/wp-content/uploads/121/7/ehp.1206105.pdf&lt;/url&gt;&lt;/related-urls&gt;&lt;/urls&gt;&lt;electronic-resource-num&gt;http://dx.doi.org/10.1289/ehp.1206105&lt;/electronic-resource-num&gt;&lt;remote-database-name&gt;Global Health&lt;/remote-database-name&gt;&lt;language&gt;English&lt;/languag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4DE96705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Russia</w:t>
            </w:r>
          </w:p>
        </w:tc>
        <w:tc>
          <w:tcPr>
            <w:tcW w:w="2250" w:type="dxa"/>
          </w:tcPr>
          <w:p w14:paraId="0E21FA05" w14:textId="527488FA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Boys living in </w:t>
            </w:r>
            <w:r>
              <w:rPr>
                <w:rFonts w:cstheme="minorHAnsi"/>
                <w:color w:val="000000"/>
                <w:sz w:val="20"/>
                <w:szCs w:val="20"/>
              </w:rPr>
              <w:t>an industrial town</w:t>
            </w:r>
          </w:p>
        </w:tc>
        <w:tc>
          <w:tcPr>
            <w:tcW w:w="1890" w:type="dxa"/>
          </w:tcPr>
          <w:p w14:paraId="48814511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Prospective cohort study</w:t>
            </w:r>
          </w:p>
        </w:tc>
        <w:tc>
          <w:tcPr>
            <w:tcW w:w="1080" w:type="dxa"/>
          </w:tcPr>
          <w:p w14:paraId="2243804F" w14:textId="4598BD26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129E1617" w14:textId="21CF728F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Exposure</w:t>
            </w:r>
            <w:r>
              <w:rPr>
                <w:rFonts w:cstheme="minorHAnsi"/>
                <w:color w:val="000000"/>
                <w:sz w:val="20"/>
                <w:szCs w:val="20"/>
              </w:rPr>
              <w:t>:</w:t>
            </w:r>
            <w:r w:rsidR="0027332E">
              <w:rPr>
                <w:rFonts w:cstheme="minorHAnsi"/>
                <w:color w:val="000000"/>
                <w:sz w:val="20"/>
                <w:szCs w:val="20"/>
              </w:rPr>
              <w:t xml:space="preserve"> 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8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9</w:t>
            </w:r>
          </w:p>
          <w:p w14:paraId="55C23D75" w14:textId="4CB7504E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Outcome</w:t>
            </w:r>
            <w:r>
              <w:rPr>
                <w:rFonts w:cstheme="minorHAnsi"/>
                <w:color w:val="000000"/>
                <w:sz w:val="20"/>
                <w:szCs w:val="20"/>
              </w:rPr>
              <w:t>:</w:t>
            </w:r>
            <w:r w:rsidR="0027332E">
              <w:rPr>
                <w:rFonts w:cstheme="minorHAnsi"/>
                <w:color w:val="000000"/>
                <w:sz w:val="20"/>
                <w:szCs w:val="20"/>
              </w:rPr>
              <w:t xml:space="preserve"> 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10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350" w:type="dxa"/>
          </w:tcPr>
          <w:p w14:paraId="17BC87D3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Median=3</w:t>
            </w:r>
          </w:p>
        </w:tc>
        <w:tc>
          <w:tcPr>
            <w:tcW w:w="2880" w:type="dxa"/>
          </w:tcPr>
          <w:p w14:paraId="36B366B8" w14:textId="2DC67EB3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Insulin-like growth factor 1</w:t>
            </w:r>
          </w:p>
        </w:tc>
      </w:tr>
      <w:tr w:rsidR="00292AFF" w:rsidRPr="006C7FBE" w14:paraId="61C104D8" w14:textId="77777777" w:rsidTr="00F30122">
        <w:tc>
          <w:tcPr>
            <w:tcW w:w="1530" w:type="dxa"/>
          </w:tcPr>
          <w:p w14:paraId="783DFAC9" w14:textId="69A9DEC5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Frndak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9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ZybmRhazwvQXV0aG9yPjxZZWFyPjIw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==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ZybmRhazwvQXV0aG9yPjxZZWFyPjIw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==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575AFEB6" w14:textId="7777777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10474CE0" w14:textId="32F76142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1A5CDCA8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Uruguay</w:t>
            </w:r>
          </w:p>
        </w:tc>
        <w:tc>
          <w:tcPr>
            <w:tcW w:w="2250" w:type="dxa"/>
          </w:tcPr>
          <w:p w14:paraId="7789E41B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ildren in Montevideo</w:t>
            </w:r>
          </w:p>
        </w:tc>
        <w:tc>
          <w:tcPr>
            <w:tcW w:w="1890" w:type="dxa"/>
          </w:tcPr>
          <w:p w14:paraId="0000E02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3CA46494" w14:textId="70942A2E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09B359E3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6–8 </w:t>
            </w:r>
          </w:p>
        </w:tc>
        <w:tc>
          <w:tcPr>
            <w:tcW w:w="1350" w:type="dxa"/>
          </w:tcPr>
          <w:p w14:paraId="408C0BBE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2880" w:type="dxa"/>
          </w:tcPr>
          <w:p w14:paraId="57AB4D4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ognition</w:t>
            </w:r>
          </w:p>
        </w:tc>
      </w:tr>
      <w:tr w:rsidR="00292AFF" w:rsidRPr="006C7FBE" w14:paraId="67D01576" w14:textId="77777777" w:rsidTr="00F30122">
        <w:tc>
          <w:tcPr>
            <w:tcW w:w="1530" w:type="dxa"/>
          </w:tcPr>
          <w:p w14:paraId="44E3C110" w14:textId="0EC062EA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Frndak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22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ZybmRhazwvQXV0aG9yPjxZZWFyPjIw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==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ZybmRhazwvQXV0aG9yPjxZZWFyPjIw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==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7072608C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6EEEBD9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57ED1975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Uruguay</w:t>
            </w:r>
          </w:p>
        </w:tc>
        <w:tc>
          <w:tcPr>
            <w:tcW w:w="2250" w:type="dxa"/>
          </w:tcPr>
          <w:p w14:paraId="3DF68D39" w14:textId="5BB7B549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Children from 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the </w:t>
            </w:r>
            <w:proofErr w:type="spellStart"/>
            <w:r>
              <w:rPr>
                <w:rFonts w:cstheme="minorHAnsi"/>
                <w:color w:val="000000"/>
                <w:sz w:val="20"/>
                <w:szCs w:val="20"/>
              </w:rPr>
              <w:t>Salud</w:t>
            </w:r>
            <w:proofErr w:type="spellEnd"/>
            <w:r>
              <w:rPr>
                <w:rFonts w:cstheme="minorHAnsi"/>
                <w:color w:val="000000"/>
                <w:sz w:val="20"/>
                <w:szCs w:val="20"/>
              </w:rPr>
              <w:t xml:space="preserve"> Ambiental Montevideo cohort</w:t>
            </w:r>
          </w:p>
        </w:tc>
        <w:tc>
          <w:tcPr>
            <w:tcW w:w="1890" w:type="dxa"/>
          </w:tcPr>
          <w:p w14:paraId="369496E1" w14:textId="4851E95A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Prospective cohort study &amp; cross-sectional</w:t>
            </w:r>
          </w:p>
        </w:tc>
        <w:tc>
          <w:tcPr>
            <w:tcW w:w="1080" w:type="dxa"/>
          </w:tcPr>
          <w:p w14:paraId="59CDCB87" w14:textId="6C0416B2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44A16227" w14:textId="1E8B0F5D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Exposure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: 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7</w:t>
            </w:r>
          </w:p>
          <w:p w14:paraId="7E3F5CF0" w14:textId="1D543632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Outcome</w:t>
            </w:r>
            <w:r>
              <w:rPr>
                <w:rFonts w:cstheme="minorHAnsi"/>
                <w:color w:val="000000"/>
                <w:sz w:val="20"/>
                <w:szCs w:val="20"/>
              </w:rPr>
              <w:t>: 7–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350" w:type="dxa"/>
          </w:tcPr>
          <w:p w14:paraId="5FDD5D2B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2.7</w:t>
            </w:r>
          </w:p>
        </w:tc>
        <w:tc>
          <w:tcPr>
            <w:tcW w:w="2880" w:type="dxa"/>
          </w:tcPr>
          <w:p w14:paraId="4A4C2FBC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Behavioral problems</w:t>
            </w:r>
          </w:p>
        </w:tc>
      </w:tr>
      <w:tr w:rsidR="00292AFF" w:rsidRPr="006C7FBE" w14:paraId="69CDC9E4" w14:textId="77777777" w:rsidTr="00F30122">
        <w:tc>
          <w:tcPr>
            <w:tcW w:w="1530" w:type="dxa"/>
          </w:tcPr>
          <w:p w14:paraId="34D44BBA" w14:textId="1D413D19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Froehlich 2009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Zyb2VobGljaDwvQXV0aG9yPjxZZWFy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Zyb2VobGljaDwvQXV0aG9yPjxZZWFy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4F69DBB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2B1EB75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546CB031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U.S. children in NHANES 2001–2004</w:t>
            </w:r>
          </w:p>
        </w:tc>
        <w:tc>
          <w:tcPr>
            <w:tcW w:w="1890" w:type="dxa"/>
          </w:tcPr>
          <w:p w14:paraId="68B01FFD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47C82518" w14:textId="370C895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6443F10B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8–15</w:t>
            </w:r>
          </w:p>
        </w:tc>
        <w:tc>
          <w:tcPr>
            <w:tcW w:w="1350" w:type="dxa"/>
          </w:tcPr>
          <w:p w14:paraId="1D831F58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T1=0.2–0.8, T2=0.9–1.3, T3=&gt;1.3</w:t>
            </w:r>
          </w:p>
        </w:tc>
        <w:tc>
          <w:tcPr>
            <w:tcW w:w="2880" w:type="dxa"/>
          </w:tcPr>
          <w:p w14:paraId="4A563F78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ADHD</w:t>
            </w:r>
          </w:p>
        </w:tc>
      </w:tr>
      <w:tr w:rsidR="00292AFF" w:rsidRPr="006C7FBE" w14:paraId="7B46B83D" w14:textId="77777777" w:rsidTr="00F30122">
        <w:tc>
          <w:tcPr>
            <w:tcW w:w="1530" w:type="dxa"/>
          </w:tcPr>
          <w:p w14:paraId="16C70DDE" w14:textId="02AD67C6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Geier 2017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dlaWVyPC9BdXRob3I+PFllYXI+MjAx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dlaWVyPC9BdXRob3I+PFllYXI+MjAx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573A8D0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7C408F5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34233FDF" w14:textId="7777777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.S. children in NHANES 2003–2004</w:t>
            </w:r>
          </w:p>
          <w:p w14:paraId="53C8FCD6" w14:textId="642680AC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609888F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56CB42CC" w14:textId="5D64A51F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4ECE687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6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sz w:val="20"/>
                <w:szCs w:val="20"/>
              </w:rPr>
              <w:t>15</w:t>
            </w:r>
          </w:p>
        </w:tc>
        <w:tc>
          <w:tcPr>
            <w:tcW w:w="1350" w:type="dxa"/>
          </w:tcPr>
          <w:p w14:paraId="5F8BA88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.32</w:t>
            </w:r>
          </w:p>
        </w:tc>
        <w:tc>
          <w:tcPr>
            <w:tcW w:w="2880" w:type="dxa"/>
          </w:tcPr>
          <w:p w14:paraId="0BCE0FF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Learning disabilities</w:t>
            </w:r>
          </w:p>
        </w:tc>
      </w:tr>
      <w:tr w:rsidR="00292AFF" w:rsidRPr="006C7FBE" w14:paraId="414ADFFA" w14:textId="77777777" w:rsidTr="00F30122">
        <w:tc>
          <w:tcPr>
            <w:tcW w:w="1530" w:type="dxa"/>
          </w:tcPr>
          <w:p w14:paraId="6316E9A1" w14:textId="524431C4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lastRenderedPageBreak/>
              <w:t>Glenn 2022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Glenn&lt;/Author&gt;&lt;Year&gt;2022&lt;/Year&gt;&lt;RecNum&gt;29&lt;/RecNum&gt;&lt;record&gt;&lt;rec-number&gt;29&lt;/rec-number&gt;&lt;foreign-keys&gt;&lt;key app="EN" db-id="ee2dtzwe5r99wse52rbpzaddzrta2sxxafvz" timestamp="1698336026"&gt;29&lt;/key&gt;&lt;/foreign-keys&gt;&lt;ref-type name="Journal Article"&gt;17&lt;/ref-type&gt;&lt;contributors&gt;&lt;authors&gt;&lt;author&gt;Glenn, Andrea L.&lt;/author&gt;&lt;author&gt;Li, Yuli&lt;/author&gt;&lt;author&gt;Liu, Jianghong&lt;/author&gt;&lt;/authors&gt;&lt;/contributors&gt;&lt;titles&gt;&lt;title&gt;Association between lower-level of environmental lead exposure and reactive and proactive aggression in youth: sex differences&lt;/title&gt;&lt;secondary-title&gt;J Environ Sci Health C&lt;/secondary-title&gt;&lt;/titles&gt;&lt;periodical&gt;&lt;full-title&gt;J Environ Sci Health C&lt;/full-title&gt;&lt;/periodical&gt;&lt;pages&gt;268-281&lt;/pages&gt;&lt;volume&gt;40&lt;/volume&gt;&lt;number&gt;3-4&lt;/number&gt;&lt;section&gt;Glenn, Andrea L. Center for Youth Development and Intervention, Department of Psychology, University of Alabama, Tuscaloosa, AL, USA.&amp;#xD;Li, Yuli. Shandong University School of Nursing and Rehabilitation, Jinan, Shandong, P.R. China.&amp;#xD;Liu, Jianghong. University of Pennsylvania, School of Nursing, Department of Family and Community Health, Philadelphia, PA, USA.&lt;/section&gt;&lt;keywords&gt;&lt;keyword&gt;Humans&lt;/keyword&gt;&lt;keyword&gt;Male&lt;/keyword&gt;&lt;keyword&gt;Adolescent&lt;/keyword&gt;&lt;keyword&gt;Female&lt;/keyword&gt;&lt;keyword&gt;Child&lt;/keyword&gt;&lt;keyword&gt;*Lead&lt;/keyword&gt;&lt;keyword&gt;*Sex Characteristics&lt;/keyword&gt;&lt;keyword&gt;Aggression&lt;/keyword&gt;&lt;keyword&gt;Antisocial Personality Disorder&lt;/keyword&gt;&lt;keyword&gt;Surveys and Questionnaires&lt;/keyword&gt;&lt;/keywords&gt;&lt;dates&gt;&lt;year&gt;2022&lt;/year&gt;&lt;/dates&gt;&lt;pub-location&gt;United States&lt;/pub-location&gt;&lt;isbn&gt;2689-6591&lt;/isbn&gt;&lt;urls&gt;&lt;related-urls&gt;&lt;url&gt;http://ovidsp.ovid.com/ovidweb.cgi?T=JS&amp;amp;PAGE=reference&amp;amp;D=medl&amp;amp;NEWS=N&amp;amp;AN=36662652&lt;/url&gt;&lt;/related-urls&gt;&lt;/urls&gt;&lt;electronic-resource-num&gt;https://dx.doi.org/10.1080/26896583.2022.2157183&lt;/electronic-resource-num&gt;&lt;remote-database-name&gt;Ovid MEDLINE(R)&lt;/remote-database-name&gt;&lt;access-date&gt;20230120//&lt;/access-dat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35987B2C" w14:textId="7777777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04D3D21A" w14:textId="29442051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4D2FE89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na</w:t>
            </w:r>
          </w:p>
        </w:tc>
        <w:tc>
          <w:tcPr>
            <w:tcW w:w="2250" w:type="dxa"/>
          </w:tcPr>
          <w:p w14:paraId="41FBCB13" w14:textId="08123D3B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Children </w:t>
            </w:r>
            <w:r w:rsidR="002D63B6">
              <w:rPr>
                <w:rFonts w:cstheme="minorHAnsi"/>
                <w:sz w:val="20"/>
                <w:szCs w:val="20"/>
              </w:rPr>
              <w:t>from the</w:t>
            </w:r>
            <w:r w:rsidR="002D63B6" w:rsidRPr="006C7FBE">
              <w:rPr>
                <w:rFonts w:cstheme="minorHAnsi"/>
                <w:sz w:val="20"/>
                <w:szCs w:val="20"/>
              </w:rPr>
              <w:t xml:space="preserve"> </w:t>
            </w:r>
            <w:r w:rsidRPr="006C7FBE">
              <w:rPr>
                <w:rFonts w:cstheme="minorHAnsi"/>
                <w:sz w:val="20"/>
                <w:szCs w:val="20"/>
              </w:rPr>
              <w:t>China</w:t>
            </w:r>
            <w:r w:rsidR="002D63B6">
              <w:rPr>
                <w:rFonts w:cstheme="minorHAnsi"/>
                <w:sz w:val="20"/>
                <w:szCs w:val="20"/>
              </w:rPr>
              <w:t xml:space="preserve"> </w:t>
            </w:r>
            <w:proofErr w:type="spellStart"/>
            <w:r w:rsidR="002D63B6">
              <w:rPr>
                <w:rFonts w:cstheme="minorHAnsi"/>
                <w:sz w:val="20"/>
                <w:szCs w:val="20"/>
              </w:rPr>
              <w:t>Jintan</w:t>
            </w:r>
            <w:proofErr w:type="spellEnd"/>
            <w:r w:rsidR="002D63B6">
              <w:rPr>
                <w:rFonts w:cstheme="minorHAnsi"/>
                <w:sz w:val="20"/>
                <w:szCs w:val="20"/>
              </w:rPr>
              <w:t xml:space="preserve"> Child Cohort Study</w:t>
            </w:r>
          </w:p>
        </w:tc>
        <w:tc>
          <w:tcPr>
            <w:tcW w:w="1890" w:type="dxa"/>
          </w:tcPr>
          <w:p w14:paraId="73AA720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6CE5D72D" w14:textId="56752FFD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501–1,000</w:t>
            </w:r>
          </w:p>
        </w:tc>
        <w:tc>
          <w:tcPr>
            <w:tcW w:w="1440" w:type="dxa"/>
          </w:tcPr>
          <w:p w14:paraId="487CC8C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0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sz w:val="20"/>
                <w:szCs w:val="20"/>
              </w:rPr>
              <w:t>13</w:t>
            </w:r>
          </w:p>
        </w:tc>
        <w:tc>
          <w:tcPr>
            <w:tcW w:w="1350" w:type="dxa"/>
          </w:tcPr>
          <w:p w14:paraId="762EE4E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3.1</w:t>
            </w:r>
          </w:p>
        </w:tc>
        <w:tc>
          <w:tcPr>
            <w:tcW w:w="2880" w:type="dxa"/>
          </w:tcPr>
          <w:p w14:paraId="4AFF5903" w14:textId="3DE70C9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A</w:t>
            </w:r>
            <w:r w:rsidRPr="006C7FBE">
              <w:rPr>
                <w:rFonts w:cstheme="minorHAnsi"/>
                <w:sz w:val="20"/>
                <w:szCs w:val="20"/>
              </w:rPr>
              <w:t>ggressi</w:t>
            </w:r>
            <w:r>
              <w:rPr>
                <w:rFonts w:cstheme="minorHAnsi"/>
                <w:sz w:val="20"/>
                <w:szCs w:val="20"/>
              </w:rPr>
              <w:t>ve behavior</w:t>
            </w:r>
          </w:p>
          <w:p w14:paraId="0011ADF2" w14:textId="47560B61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</w:tr>
      <w:tr w:rsidR="00292AFF" w:rsidRPr="006C7FBE" w14:paraId="4E972111" w14:textId="77777777" w:rsidTr="00F30122">
        <w:tc>
          <w:tcPr>
            <w:tcW w:w="1530" w:type="dxa"/>
          </w:tcPr>
          <w:p w14:paraId="5D3E1648" w14:textId="3007555F" w:rsidR="00292AFF" w:rsidRPr="009A24BB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Gollenberg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0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dvbGxlbmJlcmc8L0F1dGhvcj48WWVh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dvbGxlbmJlcmc8L0F1dGhvcj48WWVh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31E9C04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6F81D10F" w14:textId="6BC4BECC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.S. children in NHANES III</w:t>
            </w:r>
            <w:r>
              <w:rPr>
                <w:rFonts w:cstheme="minorHAnsi"/>
                <w:sz w:val="20"/>
                <w:szCs w:val="20"/>
              </w:rPr>
              <w:t xml:space="preserve"> </w:t>
            </w:r>
            <w:r>
              <w:rPr>
                <w:rFonts w:cstheme="minorHAnsi"/>
                <w:color w:val="000000"/>
                <w:sz w:val="20"/>
                <w:szCs w:val="20"/>
              </w:rPr>
              <w:t>(1988–1994)</w:t>
            </w:r>
          </w:p>
        </w:tc>
        <w:tc>
          <w:tcPr>
            <w:tcW w:w="1890" w:type="dxa"/>
          </w:tcPr>
          <w:p w14:paraId="623E1CEA" w14:textId="77D7F398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</w:t>
            </w:r>
            <w:r w:rsidR="00735039">
              <w:rPr>
                <w:rFonts w:cstheme="minorHAnsi"/>
                <w:sz w:val="20"/>
                <w:szCs w:val="20"/>
              </w:rPr>
              <w:t>s</w:t>
            </w:r>
            <w:r w:rsidRPr="006C7FBE">
              <w:rPr>
                <w:rFonts w:cstheme="minorHAnsi"/>
                <w:sz w:val="20"/>
                <w:szCs w:val="20"/>
              </w:rPr>
              <w:t>ectional</w:t>
            </w:r>
          </w:p>
        </w:tc>
        <w:tc>
          <w:tcPr>
            <w:tcW w:w="1080" w:type="dxa"/>
          </w:tcPr>
          <w:p w14:paraId="03E82F94" w14:textId="4A394E58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501–1,000</w:t>
            </w:r>
          </w:p>
        </w:tc>
        <w:tc>
          <w:tcPr>
            <w:tcW w:w="1440" w:type="dxa"/>
          </w:tcPr>
          <w:p w14:paraId="7D75E9D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6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sz w:val="20"/>
                <w:szCs w:val="20"/>
              </w:rPr>
              <w:t>11</w:t>
            </w:r>
          </w:p>
          <w:p w14:paraId="2F98322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7CC998D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2.5</w:t>
            </w:r>
          </w:p>
        </w:tc>
        <w:tc>
          <w:tcPr>
            <w:tcW w:w="2880" w:type="dxa"/>
          </w:tcPr>
          <w:p w14:paraId="356545CF" w14:textId="1E08B792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Reproductive hormones</w:t>
            </w:r>
          </w:p>
          <w:p w14:paraId="270DDBF2" w14:textId="7777777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5CF8C47F" w14:textId="4F77192E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</w:tr>
      <w:tr w:rsidR="00292AFF" w:rsidRPr="006C7FBE" w14:paraId="347EF171" w14:textId="77777777" w:rsidTr="00F30122">
        <w:tc>
          <w:tcPr>
            <w:tcW w:w="1530" w:type="dxa"/>
          </w:tcPr>
          <w:p w14:paraId="16DC565B" w14:textId="24B2E0A6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Gu 2018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d1PC9BdXRob3I+PFllYXI+MjAxODwv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d1PC9BdXRob3I+PFllYXI+MjAxODwv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1DE997FC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2250" w:type="dxa"/>
          </w:tcPr>
          <w:p w14:paraId="2578577F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 xml:space="preserve">Children with and without ADHD </w:t>
            </w:r>
          </w:p>
        </w:tc>
        <w:tc>
          <w:tcPr>
            <w:tcW w:w="1890" w:type="dxa"/>
          </w:tcPr>
          <w:p w14:paraId="14C1586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Case-control study</w:t>
            </w:r>
          </w:p>
        </w:tc>
        <w:tc>
          <w:tcPr>
            <w:tcW w:w="1080" w:type="dxa"/>
          </w:tcPr>
          <w:p w14:paraId="5869939A" w14:textId="3D2FFDF2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501–1,000</w:t>
            </w:r>
          </w:p>
        </w:tc>
        <w:tc>
          <w:tcPr>
            <w:tcW w:w="1440" w:type="dxa"/>
          </w:tcPr>
          <w:p w14:paraId="65506484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6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350" w:type="dxa"/>
          </w:tcPr>
          <w:p w14:paraId="6A43B12B" w14:textId="77777777" w:rsidR="00292AFF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Median=5.685</w:t>
            </w:r>
          </w:p>
          <w:p w14:paraId="1540B61C" w14:textId="27FE8511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2880" w:type="dxa"/>
          </w:tcPr>
          <w:p w14:paraId="6E971148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 xml:space="preserve">ADHD </w:t>
            </w:r>
          </w:p>
        </w:tc>
      </w:tr>
      <w:tr w:rsidR="00292AFF" w:rsidRPr="006C7FBE" w14:paraId="1052CF96" w14:textId="77777777" w:rsidTr="00F30122">
        <w:tc>
          <w:tcPr>
            <w:tcW w:w="1530" w:type="dxa"/>
          </w:tcPr>
          <w:p w14:paraId="05014050" w14:textId="572E71FA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Gump 2011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d1bXA8L0F1dGhvcj48WWVhcj4yMDEx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d1bXA8L0F1dGhvcj48WWVhcj4yMDEx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3A2F3061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3F5FCEA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5987DF91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in New York</w:t>
            </w:r>
          </w:p>
        </w:tc>
        <w:tc>
          <w:tcPr>
            <w:tcW w:w="1890" w:type="dxa"/>
          </w:tcPr>
          <w:p w14:paraId="4C98A40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16D97F08" w14:textId="0601D93F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30EB0B42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9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sz w:val="20"/>
                <w:szCs w:val="20"/>
              </w:rPr>
              <w:t>11</w:t>
            </w:r>
          </w:p>
        </w:tc>
        <w:tc>
          <w:tcPr>
            <w:tcW w:w="1350" w:type="dxa"/>
          </w:tcPr>
          <w:p w14:paraId="441BA30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.01</w:t>
            </w:r>
          </w:p>
        </w:tc>
        <w:tc>
          <w:tcPr>
            <w:tcW w:w="2880" w:type="dxa"/>
          </w:tcPr>
          <w:p w14:paraId="0AE01357" w14:textId="7777777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ardiovascular response to stress</w:t>
            </w:r>
          </w:p>
          <w:p w14:paraId="734A9C15" w14:textId="59BB8B69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</w:tr>
      <w:tr w:rsidR="00292AFF" w:rsidRPr="006C7FBE" w14:paraId="39CBCB68" w14:textId="77777777" w:rsidTr="00F30122">
        <w:tc>
          <w:tcPr>
            <w:tcW w:w="1530" w:type="dxa"/>
          </w:tcPr>
          <w:p w14:paraId="53F26E01" w14:textId="6ED772C3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Gump 2017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d1bXA8L0F1dGhvcj48WWVhcj4yMDE3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d1bXA8L0F1dGhvcj48WWVhcj4yMDE3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16730544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559DC091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1FF163B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0A8BA360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ildren from the EECHO Study</w:t>
            </w:r>
          </w:p>
        </w:tc>
        <w:tc>
          <w:tcPr>
            <w:tcW w:w="1890" w:type="dxa"/>
          </w:tcPr>
          <w:p w14:paraId="2A075452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763A9B56" w14:textId="646BDF24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4166325F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9–11 </w:t>
            </w:r>
          </w:p>
        </w:tc>
        <w:tc>
          <w:tcPr>
            <w:tcW w:w="1350" w:type="dxa"/>
          </w:tcPr>
          <w:p w14:paraId="08A7315E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0.98</w:t>
            </w:r>
          </w:p>
        </w:tc>
        <w:tc>
          <w:tcPr>
            <w:tcW w:w="2880" w:type="dxa"/>
          </w:tcPr>
          <w:p w14:paraId="111DA83C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Emotion regulation, behavior, ASD symptoms, heart rate variability</w:t>
            </w:r>
          </w:p>
        </w:tc>
      </w:tr>
      <w:tr w:rsidR="00292AFF" w:rsidRPr="006C7FBE" w14:paraId="53572518" w14:textId="77777777" w:rsidTr="00F30122">
        <w:tc>
          <w:tcPr>
            <w:tcW w:w="1530" w:type="dxa"/>
          </w:tcPr>
          <w:p w14:paraId="5A4724CE" w14:textId="6A64E026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Ha 2009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hPC9BdXRob3I+PFllYXI+MjAwOTwv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hPC9BdXRob3I+PFllYXI+MjAwOTwv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</w:fldData>
              </w:fldCha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</w:r>
            <w:r w:rsidR="00C61C6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765BCC5F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3ABC5B0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66FD524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1F4AE1E9" w14:textId="65A87BA0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Elementary school children in the CHEER </w:t>
            </w:r>
            <w:r w:rsidR="00F02390">
              <w:rPr>
                <w:rFonts w:cstheme="minorHAnsi"/>
                <w:color w:val="000000"/>
                <w:sz w:val="20"/>
                <w:szCs w:val="20"/>
              </w:rPr>
              <w:t>study</w:t>
            </w:r>
          </w:p>
        </w:tc>
        <w:tc>
          <w:tcPr>
            <w:tcW w:w="1890" w:type="dxa"/>
          </w:tcPr>
          <w:p w14:paraId="16C9793F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4A3D11F2" w14:textId="736427B2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23E64343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6–10 </w:t>
            </w:r>
          </w:p>
        </w:tc>
        <w:tc>
          <w:tcPr>
            <w:tcW w:w="1350" w:type="dxa"/>
          </w:tcPr>
          <w:p w14:paraId="53AF2CB8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GM=1.8</w:t>
            </w:r>
          </w:p>
        </w:tc>
        <w:tc>
          <w:tcPr>
            <w:tcW w:w="2880" w:type="dxa"/>
          </w:tcPr>
          <w:p w14:paraId="02535E59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ADHD symptoms</w:t>
            </w:r>
          </w:p>
        </w:tc>
      </w:tr>
      <w:tr w:rsidR="00292AFF" w:rsidRPr="006C7FBE" w14:paraId="4107D3AB" w14:textId="77777777" w:rsidTr="00F30122">
        <w:tc>
          <w:tcPr>
            <w:tcW w:w="1530" w:type="dxa"/>
          </w:tcPr>
          <w:p w14:paraId="5136DC5E" w14:textId="14C9B98D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Halabicky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22</w:t>
            </w:r>
            <w:r w:rsidR="000B51C6">
              <w:rPr>
                <w:rFonts w:cstheme="minorHAnsi"/>
                <w:color w:val="000000"/>
                <w:sz w:val="20"/>
                <w:szCs w:val="20"/>
              </w:rPr>
              <w:t>a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hbGFiaWNreTwvQXV0aG9yPjxZZWFy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==
</w:fldData>
              </w:fldChar>
            </w:r>
            <w:r w:rsidR="000B51C6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0B51C6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hbGFiaWNreTwvQXV0aG9yPjxZZWFy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==
</w:fldData>
              </w:fldChar>
            </w:r>
            <w:r w:rsidR="000B51C6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0B51C6">
              <w:rPr>
                <w:rFonts w:cstheme="minorHAnsi"/>
                <w:color w:val="000000"/>
                <w:sz w:val="20"/>
                <w:szCs w:val="20"/>
              </w:rPr>
            </w:r>
            <w:r w:rsidR="000B51C6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40B0DA0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5BA98DF1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2250" w:type="dxa"/>
          </w:tcPr>
          <w:p w14:paraId="12B74E5D" w14:textId="708CA30A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 w:themeColor="text1"/>
                <w:sz w:val="20"/>
                <w:szCs w:val="20"/>
              </w:rPr>
              <w:t xml:space="preserve">Adolescents from the China </w:t>
            </w:r>
            <w:proofErr w:type="spellStart"/>
            <w:r>
              <w:rPr>
                <w:rFonts w:cstheme="minorHAnsi"/>
                <w:color w:val="000000" w:themeColor="text1"/>
                <w:sz w:val="20"/>
                <w:szCs w:val="20"/>
              </w:rPr>
              <w:t>Jintan</w:t>
            </w:r>
            <w:proofErr w:type="spellEnd"/>
            <w:r>
              <w:rPr>
                <w:rFonts w:cstheme="minorHAnsi"/>
                <w:color w:val="000000" w:themeColor="text1"/>
                <w:sz w:val="20"/>
                <w:szCs w:val="20"/>
              </w:rPr>
              <w:t xml:space="preserve"> Child Cohort Study</w:t>
            </w:r>
          </w:p>
        </w:tc>
        <w:tc>
          <w:tcPr>
            <w:tcW w:w="1890" w:type="dxa"/>
          </w:tcPr>
          <w:p w14:paraId="1D460A46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 Sectional</w:t>
            </w:r>
          </w:p>
        </w:tc>
        <w:tc>
          <w:tcPr>
            <w:tcW w:w="1080" w:type="dxa"/>
          </w:tcPr>
          <w:p w14:paraId="2304D3A8" w14:textId="2A44CB76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501–1,000</w:t>
            </w:r>
          </w:p>
        </w:tc>
        <w:tc>
          <w:tcPr>
            <w:tcW w:w="1440" w:type="dxa"/>
          </w:tcPr>
          <w:p w14:paraId="0B389EA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12</w:t>
            </w:r>
          </w:p>
          <w:p w14:paraId="162B8FF1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203DBC29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</w:tcPr>
          <w:p w14:paraId="7B683FC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3.10</w:t>
            </w:r>
          </w:p>
          <w:p w14:paraId="696432D9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2880" w:type="dxa"/>
          </w:tcPr>
          <w:p w14:paraId="43FFA272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Neurobehavioral functioning</w:t>
            </w:r>
          </w:p>
        </w:tc>
      </w:tr>
      <w:tr w:rsidR="00292AFF" w:rsidRPr="006C7FBE" w14:paraId="2082DA61" w14:textId="77777777" w:rsidTr="00F30122">
        <w:tc>
          <w:tcPr>
            <w:tcW w:w="1530" w:type="dxa"/>
          </w:tcPr>
          <w:p w14:paraId="6450224F" w14:textId="1FDA3F1E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Halabicky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22</w:t>
            </w:r>
            <w:r w:rsidR="000B51C6">
              <w:rPr>
                <w:rFonts w:cstheme="minorHAnsi"/>
                <w:color w:val="000000"/>
                <w:sz w:val="20"/>
                <w:szCs w:val="20"/>
              </w:rPr>
              <w:t>b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hbGFiaWNreTwvQXV0aG9yPjxZZWFy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hbGFiaWNreTwvQXV0aG9yPjxZZWFy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71410CB5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67917E0D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2250" w:type="dxa"/>
          </w:tcPr>
          <w:p w14:paraId="539DB421" w14:textId="43A38258" w:rsidR="00292AFF" w:rsidRPr="00BC6E5A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>
              <w:rPr>
                <w:rFonts w:cstheme="minorHAnsi"/>
                <w:color w:val="000000" w:themeColor="text1"/>
                <w:sz w:val="20"/>
                <w:szCs w:val="20"/>
              </w:rPr>
              <w:t xml:space="preserve">Adolescents from the China </w:t>
            </w:r>
            <w:proofErr w:type="spellStart"/>
            <w:r>
              <w:rPr>
                <w:rFonts w:cstheme="minorHAnsi"/>
                <w:color w:val="000000" w:themeColor="text1"/>
                <w:sz w:val="20"/>
                <w:szCs w:val="20"/>
              </w:rPr>
              <w:t>Jintan</w:t>
            </w:r>
            <w:proofErr w:type="spellEnd"/>
            <w:r>
              <w:rPr>
                <w:rFonts w:cstheme="minorHAnsi"/>
                <w:color w:val="000000" w:themeColor="text1"/>
                <w:sz w:val="20"/>
                <w:szCs w:val="20"/>
              </w:rPr>
              <w:t xml:space="preserve"> Child Cohort Study</w:t>
            </w:r>
          </w:p>
        </w:tc>
        <w:tc>
          <w:tcPr>
            <w:tcW w:w="1890" w:type="dxa"/>
          </w:tcPr>
          <w:p w14:paraId="6414360B" w14:textId="7EC68D22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766A3EF3" w14:textId="16BC09CA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64FDF340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 xml:space="preserve"> 12</w:t>
            </w:r>
          </w:p>
          <w:p w14:paraId="7D69CB91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</w:tcPr>
          <w:p w14:paraId="5EB37A67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3.10</w:t>
            </w:r>
          </w:p>
          <w:p w14:paraId="266B9DA8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098C0083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2880" w:type="dxa"/>
          </w:tcPr>
          <w:p w14:paraId="5AFC6A32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Heart rate variability</w:t>
            </w:r>
          </w:p>
        </w:tc>
      </w:tr>
      <w:tr w:rsidR="00292AFF" w:rsidRPr="006C7FBE" w14:paraId="52D66547" w14:textId="77777777" w:rsidTr="00F30122">
        <w:tc>
          <w:tcPr>
            <w:tcW w:w="1530" w:type="dxa"/>
          </w:tcPr>
          <w:p w14:paraId="4AA3861D" w14:textId="2329C228" w:rsidR="00292AFF" w:rsidRPr="00A00A89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Halabicky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23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hbGFiaWNreTwvQXV0aG9yPjxZZWFy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hbGFiaWNreTwvQXV0aG9yPjxZZWFy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7E5CD6A1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2250" w:type="dxa"/>
          </w:tcPr>
          <w:p w14:paraId="4AA2E55C" w14:textId="35216709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 w:themeColor="text1"/>
                <w:sz w:val="20"/>
                <w:szCs w:val="20"/>
              </w:rPr>
              <w:t xml:space="preserve">Adolescents from the China </w:t>
            </w:r>
            <w:proofErr w:type="spellStart"/>
            <w:r>
              <w:rPr>
                <w:rFonts w:cstheme="minorHAnsi"/>
                <w:color w:val="000000" w:themeColor="text1"/>
                <w:sz w:val="20"/>
                <w:szCs w:val="20"/>
              </w:rPr>
              <w:t>Jintan</w:t>
            </w:r>
            <w:proofErr w:type="spellEnd"/>
            <w:r>
              <w:rPr>
                <w:rFonts w:cstheme="minorHAnsi"/>
                <w:color w:val="000000" w:themeColor="text1"/>
                <w:sz w:val="20"/>
                <w:szCs w:val="20"/>
              </w:rPr>
              <w:t xml:space="preserve"> Child Cohort Study</w:t>
            </w:r>
          </w:p>
        </w:tc>
        <w:tc>
          <w:tcPr>
            <w:tcW w:w="1890" w:type="dxa"/>
          </w:tcPr>
          <w:p w14:paraId="6645D276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1FA7E31E" w14:textId="18C6876D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06C0BF1B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11–12 </w:t>
            </w:r>
          </w:p>
        </w:tc>
        <w:tc>
          <w:tcPr>
            <w:tcW w:w="1350" w:type="dxa"/>
          </w:tcPr>
          <w:p w14:paraId="2B70340B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3.11</w:t>
            </w:r>
          </w:p>
        </w:tc>
        <w:tc>
          <w:tcPr>
            <w:tcW w:w="2880" w:type="dxa"/>
          </w:tcPr>
          <w:p w14:paraId="6939F923" w14:textId="77777777" w:rsidR="00292AFF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IQ, working </w:t>
            </w:r>
            <w:proofErr w:type="gramStart"/>
            <w:r w:rsidRPr="006C7FBE">
              <w:rPr>
                <w:rFonts w:cstheme="minorHAnsi"/>
                <w:color w:val="000000"/>
                <w:sz w:val="20"/>
                <w:szCs w:val="20"/>
              </w:rPr>
              <w:t>memory</w:t>
            </w:r>
            <w:proofErr w:type="gramEnd"/>
          </w:p>
          <w:p w14:paraId="55645250" w14:textId="77777777" w:rsidR="00292AFF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0A895D8B" w14:textId="7017A00F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292AFF" w:rsidRPr="006C7FBE" w14:paraId="157C8A3B" w14:textId="77777777" w:rsidTr="00F30122">
        <w:tc>
          <w:tcPr>
            <w:tcW w:w="1530" w:type="dxa"/>
          </w:tcPr>
          <w:p w14:paraId="05F82F16" w14:textId="347D5F0C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Hauser 2008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Hauser&lt;/Author&gt;&lt;Year&gt;2008&lt;/Year&gt;&lt;RecNum&gt;39&lt;/RecNum&gt;&lt;record&gt;&lt;rec-number&gt;39&lt;/rec-number&gt;&lt;foreign-keys&gt;&lt;key app="EN" db-id="ee2dtzwe5r99wse52rbpzaddzrta2sxxafvz" timestamp="1698336194"&gt;39&lt;/key&gt;&lt;/foreign-keys&gt;&lt;ref-type name="Journal Article"&gt;17&lt;/ref-type&gt;&lt;contributors&gt;&lt;authors&gt;&lt;author&gt;Hauser, Russ&lt;/author&gt;&lt;author&gt;Sergeyev, Oleg&lt;/author&gt;&lt;author&gt;Korrick, Susan&lt;/author&gt;&lt;author&gt;Lee, Mary M.&lt;/author&gt;&lt;author&gt;Revich, Boris&lt;/author&gt;&lt;author&gt;Gitin, Elena&lt;/author&gt;&lt;author&gt;Burns, Jane S.&lt;/author&gt;&lt;author&gt;Williams, Paige L.&lt;/author&gt;&lt;/authors&gt;&lt;/contributors&gt;&lt;titles&gt;&lt;title&gt;Association of blood lead levels with onset of puberty in Russian boys&lt;/title&gt;&lt;secondary-title&gt;Environ Health Perspect&lt;/secondary-title&gt;&lt;/titles&gt;&lt;periodical&gt;&lt;full-title&gt;Environ Health Perspect&lt;/full-title&gt;&lt;/periodical&gt;&lt;pages&gt;976-80&lt;/pages&gt;&lt;volume&gt;116&lt;/volume&gt;&lt;number&gt;7&lt;/number&gt;&lt;section&gt;Hauser, Russ. Environmental and Occupational Medicine and Epidemiology Program, Department of Environmental Health, Harvard School of Public Health, Boston, MA 02115, USA. rhauser@hohp.harvard.edu&lt;/section&gt;&lt;keywords&gt;&lt;keyword&gt;Body Weights and Measures&lt;/keyword&gt;&lt;keyword&gt;Child&lt;/keyword&gt;&lt;keyword&gt;Cross-Sectional Studies&lt;/keyword&gt;&lt;keyword&gt;Humans&lt;/keyword&gt;&lt;keyword&gt;*Lead/bl [Blood]&lt;/keyword&gt;&lt;keyword&gt;*Lead/to [Toxicity]&lt;/keyword&gt;&lt;keyword&gt;Logistic Models&lt;/keyword&gt;&lt;keyword&gt;Male&lt;/keyword&gt;&lt;keyword&gt;*Puberty/de [Drug Effects]&lt;/keyword&gt;&lt;keyword&gt;Russia/ep [Epidemiology]&lt;/keyword&gt;&lt;keyword&gt;Socioeconomic Factors&lt;/keyword&gt;&lt;/keywords&gt;&lt;dates&gt;&lt;year&gt;2008&lt;/year&gt;&lt;/dates&gt;&lt;pub-location&gt;United States&lt;/pub-location&gt;&lt;isbn&gt;0091-6765&lt;/isbn&gt;&lt;urls&gt;&lt;related-urls&gt;&lt;url&gt;http://ovidsp.ovid.com/ovidweb.cgi?T=JS&amp;amp;PAGE=reference&amp;amp;D=med7&amp;amp;NEWS=N&amp;amp;AN=18629324&lt;/url&gt;&lt;/related-urls&gt;&lt;/urls&gt;&lt;electronic-resource-num&gt;https://dx.doi.org/10.1289/ehp.10516&lt;/electronic-resource-num&gt;&lt;remote-database-name&gt;Ovid MEDLINE(R) &amp;lt;2008 to 2009&amp;gt;&lt;/remote-database-nam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4AA33F6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73C495F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Russia</w:t>
            </w:r>
          </w:p>
        </w:tc>
        <w:tc>
          <w:tcPr>
            <w:tcW w:w="2250" w:type="dxa"/>
          </w:tcPr>
          <w:p w14:paraId="3C27A52A" w14:textId="7777777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Boys in </w:t>
            </w:r>
            <w:proofErr w:type="spellStart"/>
            <w:r w:rsidRPr="006C7FBE">
              <w:rPr>
                <w:rFonts w:cstheme="minorHAnsi"/>
                <w:sz w:val="20"/>
                <w:szCs w:val="20"/>
              </w:rPr>
              <w:t>Chapaevsk</w:t>
            </w:r>
            <w:proofErr w:type="spellEnd"/>
            <w:r w:rsidRPr="006C7FBE">
              <w:rPr>
                <w:rFonts w:cstheme="minorHAnsi"/>
                <w:sz w:val="20"/>
                <w:szCs w:val="20"/>
              </w:rPr>
              <w:t>, Russia</w:t>
            </w:r>
          </w:p>
          <w:p w14:paraId="57BA9B2B" w14:textId="4A0BA78D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2CDFAA7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1B9C96DE" w14:textId="7AC31689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6154761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8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sz w:val="20"/>
                <w:szCs w:val="20"/>
              </w:rPr>
              <w:t>9</w:t>
            </w:r>
          </w:p>
        </w:tc>
        <w:tc>
          <w:tcPr>
            <w:tcW w:w="1350" w:type="dxa"/>
          </w:tcPr>
          <w:p w14:paraId="00447B4D" w14:textId="4A892802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dian=3</w:t>
            </w:r>
          </w:p>
        </w:tc>
        <w:tc>
          <w:tcPr>
            <w:tcW w:w="2880" w:type="dxa"/>
          </w:tcPr>
          <w:p w14:paraId="5E3AEBF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Puberty onset</w:t>
            </w:r>
          </w:p>
        </w:tc>
      </w:tr>
      <w:tr w:rsidR="00292AFF" w:rsidRPr="006C7FBE" w14:paraId="415AB718" w14:textId="77777777" w:rsidTr="00F30122">
        <w:tc>
          <w:tcPr>
            <w:tcW w:w="1530" w:type="dxa"/>
          </w:tcPr>
          <w:p w14:paraId="65CFAD35" w14:textId="1F8D843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lastRenderedPageBreak/>
              <w:t>Hawari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20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hd2FyaTwvQXV0aG9yPjxZZWFyPjIw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hd2FyaTwvQXV0aG9yPjxZZWFyPjIw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6B34B7CC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Syria</w:t>
            </w:r>
          </w:p>
        </w:tc>
        <w:tc>
          <w:tcPr>
            <w:tcW w:w="2250" w:type="dxa"/>
          </w:tcPr>
          <w:p w14:paraId="607BFC60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Children living during the Syrian crisis</w:t>
            </w:r>
          </w:p>
        </w:tc>
        <w:tc>
          <w:tcPr>
            <w:tcW w:w="1890" w:type="dxa"/>
          </w:tcPr>
          <w:p w14:paraId="0F8DE50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Case-control study</w:t>
            </w:r>
          </w:p>
        </w:tc>
        <w:tc>
          <w:tcPr>
            <w:tcW w:w="1080" w:type="dxa"/>
          </w:tcPr>
          <w:p w14:paraId="51987544" w14:textId="2A40B38A" w:rsidR="00292AFF" w:rsidRPr="006C7FBE" w:rsidRDefault="00CB7B53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&lt;100</w:t>
            </w:r>
          </w:p>
        </w:tc>
        <w:tc>
          <w:tcPr>
            <w:tcW w:w="1440" w:type="dxa"/>
          </w:tcPr>
          <w:p w14:paraId="60D79A3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6–12</w:t>
            </w:r>
          </w:p>
        </w:tc>
        <w:tc>
          <w:tcPr>
            <w:tcW w:w="1350" w:type="dxa"/>
          </w:tcPr>
          <w:p w14:paraId="3B770C81" w14:textId="671FFFC1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Subgroup means: 2.98, 4.46, 3.33</w:t>
            </w:r>
          </w:p>
        </w:tc>
        <w:tc>
          <w:tcPr>
            <w:tcW w:w="2880" w:type="dxa"/>
          </w:tcPr>
          <w:p w14:paraId="61277259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ASD, ADHD</w:t>
            </w:r>
          </w:p>
        </w:tc>
      </w:tr>
      <w:tr w:rsidR="00292AFF" w:rsidRPr="006C7FBE" w14:paraId="63B98CCA" w14:textId="77777777" w:rsidTr="00F30122">
        <w:tc>
          <w:tcPr>
            <w:tcW w:w="1530" w:type="dxa"/>
          </w:tcPr>
          <w:p w14:paraId="502EE9BC" w14:textId="30996B61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Haynes 2015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heW5lczwvQXV0aG9yPjxZZWFyPjIw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=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heW5lczwvQXV0aG9yPjxZZWFyPjIw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=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32C9BF38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00B98CB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69589D0D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078DE1A1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ildren in the CARES Study</w:t>
            </w:r>
          </w:p>
        </w:tc>
        <w:tc>
          <w:tcPr>
            <w:tcW w:w="1890" w:type="dxa"/>
          </w:tcPr>
          <w:p w14:paraId="69159DA0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7D4CEF8B" w14:textId="0A30562C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0B8EA155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7–9 </w:t>
            </w:r>
          </w:p>
        </w:tc>
        <w:tc>
          <w:tcPr>
            <w:tcW w:w="1350" w:type="dxa"/>
          </w:tcPr>
          <w:p w14:paraId="79CFFAD7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GM=0.82</w:t>
            </w:r>
          </w:p>
        </w:tc>
        <w:tc>
          <w:tcPr>
            <w:tcW w:w="2880" w:type="dxa"/>
          </w:tcPr>
          <w:p w14:paraId="3AD6F674" w14:textId="2651264E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ognitive development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 including IQ</w:t>
            </w:r>
          </w:p>
        </w:tc>
      </w:tr>
      <w:tr w:rsidR="00292AFF" w:rsidRPr="006C7FBE" w14:paraId="611AA3AD" w14:textId="77777777" w:rsidTr="00F30122">
        <w:tc>
          <w:tcPr>
            <w:tcW w:w="1530" w:type="dxa"/>
          </w:tcPr>
          <w:p w14:paraId="605B1A9D" w14:textId="43016B8E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Hong 2015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vbmc8L0F1dGhvcj48WWVhcj4yMDE1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vbmc8L0F1dGhvcj48WWVhcj4yMDE1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2218F532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328331D1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6E1AF0AC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1A8FD6D8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Korean children</w:t>
            </w:r>
          </w:p>
        </w:tc>
        <w:tc>
          <w:tcPr>
            <w:tcW w:w="1890" w:type="dxa"/>
          </w:tcPr>
          <w:p w14:paraId="1B31E6B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646D2145" w14:textId="1C130A68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49A23AA5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8–11 </w:t>
            </w:r>
          </w:p>
        </w:tc>
        <w:tc>
          <w:tcPr>
            <w:tcW w:w="1350" w:type="dxa"/>
          </w:tcPr>
          <w:p w14:paraId="6FB098F7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GM=1.80</w:t>
            </w:r>
          </w:p>
        </w:tc>
        <w:tc>
          <w:tcPr>
            <w:tcW w:w="2880" w:type="dxa"/>
          </w:tcPr>
          <w:p w14:paraId="64E93171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IQ, attention, ADHD symptoms</w:t>
            </w:r>
          </w:p>
        </w:tc>
      </w:tr>
      <w:tr w:rsidR="00292AFF" w:rsidRPr="006C7FBE" w14:paraId="1FE02999" w14:textId="77777777" w:rsidTr="00F30122">
        <w:tc>
          <w:tcPr>
            <w:tcW w:w="1530" w:type="dxa"/>
          </w:tcPr>
          <w:p w14:paraId="2DF92843" w14:textId="615CDA7F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Hsueh 2017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zdWVoPC9BdXRob3I+PFllYXI+MjAx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zdWVoPC9BdXRob3I+PFllYXI+MjAx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4A8A6D27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3B8A50B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4446D392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Taiwan</w:t>
            </w:r>
          </w:p>
        </w:tc>
        <w:tc>
          <w:tcPr>
            <w:tcW w:w="2250" w:type="dxa"/>
          </w:tcPr>
          <w:p w14:paraId="6C2F5B22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ildren in Northern Taiwan</w:t>
            </w:r>
          </w:p>
        </w:tc>
        <w:tc>
          <w:tcPr>
            <w:tcW w:w="1890" w:type="dxa"/>
          </w:tcPr>
          <w:p w14:paraId="6FC8120C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ase-control study</w:t>
            </w:r>
          </w:p>
        </w:tc>
        <w:tc>
          <w:tcPr>
            <w:tcW w:w="1080" w:type="dxa"/>
          </w:tcPr>
          <w:p w14:paraId="6969495F" w14:textId="20BD5A2E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0730BAD3" w14:textId="2404E8F8" w:rsidR="00292AFF" w:rsidRPr="00233912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>
              <w:rPr>
                <w:rFonts w:cstheme="minorHAnsi"/>
                <w:color w:val="000000" w:themeColor="text1"/>
                <w:sz w:val="20"/>
                <w:szCs w:val="20"/>
              </w:rPr>
              <w:t>Subgroup means: 5, 6</w:t>
            </w:r>
          </w:p>
        </w:tc>
        <w:tc>
          <w:tcPr>
            <w:tcW w:w="1350" w:type="dxa"/>
          </w:tcPr>
          <w:p w14:paraId="737BE70C" w14:textId="403F9DA8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Subgroup means: 7.50, 3.57</w:t>
            </w:r>
          </w:p>
        </w:tc>
        <w:tc>
          <w:tcPr>
            <w:tcW w:w="2880" w:type="dxa"/>
          </w:tcPr>
          <w:p w14:paraId="735BB29D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Developmental delay</w:t>
            </w:r>
          </w:p>
        </w:tc>
      </w:tr>
      <w:tr w:rsidR="00292AFF" w:rsidRPr="006C7FBE" w14:paraId="6CCB1ACF" w14:textId="77777777" w:rsidTr="00F30122">
        <w:tc>
          <w:tcPr>
            <w:tcW w:w="1530" w:type="dxa"/>
          </w:tcPr>
          <w:p w14:paraId="75A89018" w14:textId="1A4EB8C3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Huang 2012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1YW5nPC9BdXRob3I+PFllYXI+MjAx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=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1YW5nPC9BdXRob3I+PFllYXI+MjAx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=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5EACEDC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2B2B4F0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37828D11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Taiwan</w:t>
            </w:r>
          </w:p>
        </w:tc>
        <w:tc>
          <w:tcPr>
            <w:tcW w:w="2250" w:type="dxa"/>
          </w:tcPr>
          <w:p w14:paraId="266A856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in Central Taiwan</w:t>
            </w:r>
          </w:p>
        </w:tc>
        <w:tc>
          <w:tcPr>
            <w:tcW w:w="1890" w:type="dxa"/>
          </w:tcPr>
          <w:p w14:paraId="5F8C1A5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Prospective cohort study &amp; cross-sectional</w:t>
            </w:r>
          </w:p>
        </w:tc>
        <w:tc>
          <w:tcPr>
            <w:tcW w:w="1080" w:type="dxa"/>
          </w:tcPr>
          <w:p w14:paraId="1CDBE469" w14:textId="4CD7C7F3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lt;100</w:t>
            </w:r>
          </w:p>
        </w:tc>
        <w:tc>
          <w:tcPr>
            <w:tcW w:w="1440" w:type="dxa"/>
          </w:tcPr>
          <w:p w14:paraId="3AD65155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Exposure and outcome both at: 5–6, 8–9 </w:t>
            </w:r>
          </w:p>
        </w:tc>
        <w:tc>
          <w:tcPr>
            <w:tcW w:w="1350" w:type="dxa"/>
          </w:tcPr>
          <w:p w14:paraId="4AFB04C4" w14:textId="6EEB823D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GM at 5–6= 2.49; GM at 8–9=1.97 </w:t>
            </w:r>
          </w:p>
        </w:tc>
        <w:tc>
          <w:tcPr>
            <w:tcW w:w="2880" w:type="dxa"/>
          </w:tcPr>
          <w:p w14:paraId="1AF2B9B5" w14:textId="267FD0D3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IQ </w:t>
            </w:r>
          </w:p>
        </w:tc>
      </w:tr>
      <w:tr w:rsidR="00292AFF" w:rsidRPr="006C7FBE" w14:paraId="19EEEBE2" w14:textId="77777777" w:rsidTr="00F30122">
        <w:tc>
          <w:tcPr>
            <w:tcW w:w="1530" w:type="dxa"/>
          </w:tcPr>
          <w:p w14:paraId="46D07108" w14:textId="27FDD9D8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Huang 2016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1YW5nPC9BdXRob3I+PFllYXI+MjAx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1YW5nPC9BdXRob3I+PFllYXI+MjAx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458D273B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5326EEC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17A33B29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Mexico</w:t>
            </w:r>
          </w:p>
        </w:tc>
        <w:tc>
          <w:tcPr>
            <w:tcW w:w="2250" w:type="dxa"/>
          </w:tcPr>
          <w:p w14:paraId="6C2158D4" w14:textId="0C8D8F66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Children in Mexico City whose parents enrolled in the ELEMENT </w:t>
            </w:r>
            <w:r>
              <w:rPr>
                <w:rFonts w:cstheme="minorHAnsi"/>
                <w:color w:val="000000"/>
                <w:sz w:val="20"/>
                <w:szCs w:val="20"/>
              </w:rPr>
              <w:t>study</w:t>
            </w:r>
          </w:p>
        </w:tc>
        <w:tc>
          <w:tcPr>
            <w:tcW w:w="1890" w:type="dxa"/>
          </w:tcPr>
          <w:p w14:paraId="56599B0D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469E1A10" w14:textId="0A12FFF6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3A5AB792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6–13 </w:t>
            </w:r>
          </w:p>
        </w:tc>
        <w:tc>
          <w:tcPr>
            <w:tcW w:w="1350" w:type="dxa"/>
          </w:tcPr>
          <w:p w14:paraId="45413B20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2880" w:type="dxa"/>
          </w:tcPr>
          <w:p w14:paraId="7286015B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ADHD</w:t>
            </w:r>
          </w:p>
        </w:tc>
      </w:tr>
      <w:tr w:rsidR="00292AFF" w:rsidRPr="006C7FBE" w14:paraId="642F1143" w14:textId="77777777" w:rsidTr="00F30122">
        <w:tc>
          <w:tcPr>
            <w:tcW w:w="1530" w:type="dxa"/>
          </w:tcPr>
          <w:p w14:paraId="7DDBFF43" w14:textId="620CCAF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Huang 2019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1YW5nPC9BdXRob3I+PFllYXI+MjAx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h1YW5nPC9BdXRob3I+PFllYXI+MjAx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7BDC9616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5876C7C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5FDBB60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na</w:t>
            </w:r>
          </w:p>
        </w:tc>
        <w:tc>
          <w:tcPr>
            <w:tcW w:w="2250" w:type="dxa"/>
          </w:tcPr>
          <w:p w14:paraId="0AE3DB81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nese Han adolescents with and without ADHD</w:t>
            </w:r>
          </w:p>
        </w:tc>
        <w:tc>
          <w:tcPr>
            <w:tcW w:w="1890" w:type="dxa"/>
          </w:tcPr>
          <w:p w14:paraId="6268A1F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ase-control study</w:t>
            </w:r>
          </w:p>
        </w:tc>
        <w:tc>
          <w:tcPr>
            <w:tcW w:w="1080" w:type="dxa"/>
          </w:tcPr>
          <w:p w14:paraId="631AE3E9" w14:textId="65782B93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19A657A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6–18 </w:t>
            </w:r>
          </w:p>
        </w:tc>
        <w:tc>
          <w:tcPr>
            <w:tcW w:w="1350" w:type="dxa"/>
          </w:tcPr>
          <w:p w14:paraId="1D7DA51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ubgroup medians: 6.18, 5.69, 6.08, 5.71</w:t>
            </w:r>
          </w:p>
        </w:tc>
        <w:tc>
          <w:tcPr>
            <w:tcW w:w="2880" w:type="dxa"/>
          </w:tcPr>
          <w:p w14:paraId="7833541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ADHD</w:t>
            </w:r>
          </w:p>
        </w:tc>
      </w:tr>
      <w:tr w:rsidR="00292AFF" w:rsidRPr="006C7FBE" w14:paraId="16C155AB" w14:textId="77777777" w:rsidTr="00F30122">
        <w:tc>
          <w:tcPr>
            <w:tcW w:w="1530" w:type="dxa"/>
          </w:tcPr>
          <w:p w14:paraId="7CB615AC" w14:textId="57D5AF5B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Iglesias 2011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Iglesias&lt;/Author&gt;&lt;Year&gt;2011&lt;/Year&gt;&lt;RecNum&gt;47&lt;/RecNum&gt;&lt;record&gt;&lt;rec-number&gt;47&lt;/rec-number&gt;&lt;foreign-keys&gt;&lt;key app="EN" db-id="ee2dtzwe5r99wse52rbpzaddzrta2sxxafvz" timestamp="1698336352"&gt;47&lt;/key&gt;&lt;/foreign-keys&gt;&lt;ref-type name="Journal Article"&gt;17&lt;/ref-type&gt;&lt;contributors&gt;&lt;authors&gt;&lt;author&gt;Iglesias, Veronica&lt;/author&gt;&lt;author&gt;Steenland, Kyle&lt;/author&gt;&lt;author&gt;Maisonet, Mildred&lt;/author&gt;&lt;author&gt;Pino, Paulina&lt;/author&gt;&lt;/authors&gt;&lt;/contributors&gt;&lt;titles&gt;&lt;title&gt;Exposure to lead from a storage site associated with intellectual impairment in Chilean children living nearby&lt;/title&gt;&lt;secondary-title&gt;Int J Occup Environ Health&lt;/secondary-title&gt;&lt;/titles&gt;&lt;periodical&gt;&lt;full-title&gt;Int J Occup Environ Health&lt;/full-title&gt;&lt;/periodical&gt;&lt;pages&gt;314-21&lt;/pages&gt;&lt;volume&gt;17&lt;/volume&gt;&lt;number&gt;4&lt;/number&gt;&lt;section&gt;Iglesias, Veronica. School of Public Health, Faculty of Medicine, University of Chile, Chile. viglesia@med.uchile.cl&lt;/section&gt;&lt;keywords&gt;&lt;keyword&gt;Adolescent&lt;/keyword&gt;&lt;keyword&gt;Child&lt;/keyword&gt;&lt;keyword&gt;Chile/ep [Epidemiology]&lt;/keyword&gt;&lt;keyword&gt;*Environmental Exposure/ae [Adverse Effects]&lt;/keyword&gt;&lt;keyword&gt;Environmental Exposure/an [Analysis]&lt;/keyword&gt;&lt;keyword&gt;Female&lt;/keyword&gt;&lt;keyword&gt;Follow-Up Studies&lt;/keyword&gt;&lt;keyword&gt;Humans&lt;/keyword&gt;&lt;keyword&gt;*Intelligence/de [Drug Effects]&lt;/keyword&gt;&lt;keyword&gt;*Lead/ae [Adverse Effects]&lt;/keyword&gt;&lt;keyword&gt;Lead/bl [Blood]&lt;/keyword&gt;&lt;keyword&gt;Lead Poisoning/bl [Blood]&lt;/keyword&gt;&lt;keyword&gt;*Lead Poisoning/ep [Epidemiology]&lt;/keyword&gt;&lt;keyword&gt;Lead Poisoning/et [Etiology]&lt;/keyword&gt;&lt;keyword&gt;Linear Models&lt;/keyword&gt;&lt;keyword&gt;Male&lt;/keyword&gt;&lt;keyword&gt;Wechsler Scales&lt;/keyword&gt;&lt;/keywords&gt;&lt;dates&gt;&lt;year&gt;2011&lt;/year&gt;&lt;/dates&gt;&lt;pub-location&gt;England&lt;/pub-location&gt;&lt;isbn&gt;1077-3525&lt;/isbn&gt;&lt;urls&gt;&lt;related-urls&gt;&lt;url&gt;http://ovidsp.ovid.com/ovidweb.cgi?T=JS&amp;amp;PAGE=reference&amp;amp;D=med8&amp;amp;NEWS=N&amp;amp;AN=22069929&lt;/url&gt;&lt;/related-urls&gt;&lt;/urls&gt;&lt;remote-database-name&gt;Ovid MEDLINE(R) &amp;lt;2010 to 2011&amp;gt;&lt;/remote-database-nam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706A5B9F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3B49D195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19FA0D7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e</w:t>
            </w:r>
          </w:p>
        </w:tc>
        <w:tc>
          <w:tcPr>
            <w:tcW w:w="2250" w:type="dxa"/>
          </w:tcPr>
          <w:p w14:paraId="28E4050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living in an area previously contaminated with lead</w:t>
            </w:r>
          </w:p>
        </w:tc>
        <w:tc>
          <w:tcPr>
            <w:tcW w:w="1890" w:type="dxa"/>
          </w:tcPr>
          <w:p w14:paraId="4EA25D4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45E11DF2" w14:textId="0744E639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6846ACB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an=12</w:t>
            </w:r>
          </w:p>
        </w:tc>
        <w:tc>
          <w:tcPr>
            <w:tcW w:w="1350" w:type="dxa"/>
          </w:tcPr>
          <w:p w14:paraId="7A5E017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3.5</w:t>
            </w:r>
          </w:p>
        </w:tc>
        <w:tc>
          <w:tcPr>
            <w:tcW w:w="2880" w:type="dxa"/>
          </w:tcPr>
          <w:p w14:paraId="036A0EA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IQ</w:t>
            </w:r>
          </w:p>
        </w:tc>
      </w:tr>
      <w:tr w:rsidR="00292AFF" w:rsidRPr="006C7FBE" w14:paraId="7C3E2DBC" w14:textId="77777777" w:rsidTr="00F30122">
        <w:tc>
          <w:tcPr>
            <w:tcW w:w="1530" w:type="dxa"/>
          </w:tcPr>
          <w:p w14:paraId="120046A8" w14:textId="4EB25F2B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Jedrychowski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1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plZHJ5Y2hvd3NraTwvQXV0aG9yPjxZ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plZHJ5Y2hvd3NraTwvQXV0aG9yPjxZ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2FA3641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2A437DA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Poland</w:t>
            </w:r>
          </w:p>
        </w:tc>
        <w:tc>
          <w:tcPr>
            <w:tcW w:w="2250" w:type="dxa"/>
          </w:tcPr>
          <w:p w14:paraId="7A384B7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from the Krakow inner city area</w:t>
            </w:r>
          </w:p>
        </w:tc>
        <w:tc>
          <w:tcPr>
            <w:tcW w:w="1890" w:type="dxa"/>
          </w:tcPr>
          <w:p w14:paraId="5CB38E8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6F6FFF19" w14:textId="1777F72F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369A606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1350" w:type="dxa"/>
          </w:tcPr>
          <w:p w14:paraId="5B717F9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GM=2.04</w:t>
            </w:r>
          </w:p>
        </w:tc>
        <w:tc>
          <w:tcPr>
            <w:tcW w:w="2880" w:type="dxa"/>
          </w:tcPr>
          <w:p w14:paraId="2C3805A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Atopic status (skin sensitization to aeroallergens)</w:t>
            </w:r>
          </w:p>
        </w:tc>
      </w:tr>
      <w:tr w:rsidR="00292AFF" w:rsidRPr="006C7FBE" w14:paraId="39A051E0" w14:textId="77777777" w:rsidTr="00F30122">
        <w:tc>
          <w:tcPr>
            <w:tcW w:w="1530" w:type="dxa"/>
          </w:tcPr>
          <w:p w14:paraId="786D8379" w14:textId="555094FA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Jeong 2015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plb25nPC9BdXRob3I+PFllYXI+MjAx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plb25nPC9BdXRob3I+PFllYXI+MjAx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3874B36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7013417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0A777BFF" w14:textId="7777777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from the MOCEH Study</w:t>
            </w:r>
          </w:p>
          <w:p w14:paraId="2DC47F21" w14:textId="68F141D5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664DCE4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51F084D0" w14:textId="1E3629ED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132410C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1350" w:type="dxa"/>
          </w:tcPr>
          <w:p w14:paraId="69A48DB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.3</w:t>
            </w:r>
          </w:p>
        </w:tc>
        <w:tc>
          <w:tcPr>
            <w:tcW w:w="2880" w:type="dxa"/>
          </w:tcPr>
          <w:p w14:paraId="68DE77A1" w14:textId="3C876439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IQ </w:t>
            </w:r>
          </w:p>
        </w:tc>
      </w:tr>
      <w:tr w:rsidR="00292AFF" w:rsidRPr="006C7FBE" w14:paraId="766BCA5E" w14:textId="77777777" w:rsidTr="00F30122">
        <w:tc>
          <w:tcPr>
            <w:tcW w:w="1530" w:type="dxa"/>
          </w:tcPr>
          <w:p w14:paraId="5671D7EA" w14:textId="25544B1F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lastRenderedPageBreak/>
              <w:t>Joo 2017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pvbzwvQXV0aG9yPjxZZWFyPjIwMTc8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pvbzwvQXV0aG9yPjxZZWFyPjIwMTc8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6875082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6CC7437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33752BD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3120972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Elementary school children with and without ADHD</w:t>
            </w:r>
          </w:p>
        </w:tc>
        <w:tc>
          <w:tcPr>
            <w:tcW w:w="1890" w:type="dxa"/>
          </w:tcPr>
          <w:p w14:paraId="4A52784C" w14:textId="5E579D22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Case-control </w:t>
            </w:r>
            <w:r w:rsidR="00613322">
              <w:rPr>
                <w:rFonts w:cstheme="minorHAnsi"/>
                <w:sz w:val="20"/>
                <w:szCs w:val="20"/>
              </w:rPr>
              <w:t>s</w:t>
            </w:r>
            <w:r w:rsidRPr="006C7FBE">
              <w:rPr>
                <w:rFonts w:cstheme="minorHAnsi"/>
                <w:sz w:val="20"/>
                <w:szCs w:val="20"/>
              </w:rPr>
              <w:t>tudy</w:t>
            </w:r>
          </w:p>
        </w:tc>
        <w:tc>
          <w:tcPr>
            <w:tcW w:w="1080" w:type="dxa"/>
          </w:tcPr>
          <w:p w14:paraId="58DDD4FF" w14:textId="5FA23041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51412F3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6–10</w:t>
            </w:r>
          </w:p>
        </w:tc>
        <w:tc>
          <w:tcPr>
            <w:tcW w:w="1350" w:type="dxa"/>
          </w:tcPr>
          <w:p w14:paraId="4CBD8FD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GM=1.65</w:t>
            </w:r>
          </w:p>
        </w:tc>
        <w:tc>
          <w:tcPr>
            <w:tcW w:w="2880" w:type="dxa"/>
          </w:tcPr>
          <w:p w14:paraId="1F435DA2" w14:textId="311CB673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ADHD, ADHD symptoms </w:t>
            </w:r>
          </w:p>
        </w:tc>
      </w:tr>
      <w:tr w:rsidR="00292AFF" w:rsidRPr="006C7FBE" w14:paraId="19BCFA41" w14:textId="77777777" w:rsidTr="00F30122">
        <w:tc>
          <w:tcPr>
            <w:tcW w:w="1530" w:type="dxa"/>
          </w:tcPr>
          <w:p w14:paraId="203F7308" w14:textId="4ACE7153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Joo 2018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pvbzwvQXV0aG9yPjxZZWFyPjIwMTg8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pvbzwvQXV0aG9yPjxZZWFyPjIwMTg8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7B231F4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0D74A6F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2DABA648" w14:textId="7777777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from the MOCEH Study</w:t>
            </w:r>
          </w:p>
          <w:p w14:paraId="4F360B0D" w14:textId="4B9852C1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6752C9D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6E1607F5" w14:textId="0E0EABEF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5E3C2D7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1350" w:type="dxa"/>
          </w:tcPr>
          <w:p w14:paraId="45A880E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GM=1.29</w:t>
            </w:r>
          </w:p>
        </w:tc>
        <w:tc>
          <w:tcPr>
            <w:tcW w:w="2880" w:type="dxa"/>
          </w:tcPr>
          <w:p w14:paraId="6C65D583" w14:textId="766139DB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Behavior</w:t>
            </w:r>
          </w:p>
        </w:tc>
      </w:tr>
      <w:tr w:rsidR="00292AFF" w:rsidRPr="006C7FBE" w14:paraId="2AC5E040" w14:textId="77777777" w:rsidTr="00F30122">
        <w:tc>
          <w:tcPr>
            <w:tcW w:w="1530" w:type="dxa"/>
          </w:tcPr>
          <w:p w14:paraId="01D9463D" w14:textId="44831000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Joo 2022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pvbzwvQXV0aG9yPjxZZWFyPjIwMjI8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pvbzwvQXV0aG9yPjxZZWFyPjIwMjI8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48A8945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064FC29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63D2FADE" w14:textId="7777777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Korean children in KNHANES 2010–2017 </w:t>
            </w:r>
          </w:p>
          <w:p w14:paraId="3CE7C742" w14:textId="2D16EEC6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22D40A9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3BA8087F" w14:textId="3A653F25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385AB35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12–17 </w:t>
            </w:r>
          </w:p>
        </w:tc>
        <w:tc>
          <w:tcPr>
            <w:tcW w:w="1350" w:type="dxa"/>
          </w:tcPr>
          <w:p w14:paraId="0A9F348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dian=1.165</w:t>
            </w:r>
          </w:p>
        </w:tc>
        <w:tc>
          <w:tcPr>
            <w:tcW w:w="2880" w:type="dxa"/>
          </w:tcPr>
          <w:p w14:paraId="18AFC92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Kidney function, hypertension</w:t>
            </w:r>
          </w:p>
        </w:tc>
      </w:tr>
      <w:tr w:rsidR="00292AFF" w:rsidRPr="006C7FBE" w14:paraId="1BBCC2D0" w14:textId="77777777" w:rsidTr="00F30122">
        <w:tc>
          <w:tcPr>
            <w:tcW w:w="1530" w:type="dxa"/>
          </w:tcPr>
          <w:p w14:paraId="0438B85E" w14:textId="37D5BE0C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Karmaus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05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Karmaus&lt;/Author&gt;&lt;Year&gt;2005&lt;/Year&gt;&lt;RecNum&gt;130&lt;/RecNum&gt;&lt;record&gt;&lt;rec-number&gt;130&lt;/rec-number&gt;&lt;foreign-keys&gt;&lt;key app="EN" db-id="ee2dtzwe5r99wse52rbpzaddzrta2sxxafvz" timestamp="1701380344"&gt;130&lt;/key&gt;&lt;/foreign-keys&gt;&lt;ref-type name="Journal Article"&gt;17&lt;/ref-type&gt;&lt;contributors&gt;&lt;authors&gt;&lt;author&gt;Karmaus, W.&lt;/author&gt;&lt;author&gt;Brooks, K. R.&lt;/author&gt;&lt;author&gt;Nebe, T.&lt;/author&gt;&lt;author&gt;Witten, J.&lt;/author&gt;&lt;author&gt;Obi-Osius, N.&lt;/author&gt;&lt;author&gt;Kruse, H.&lt;/author&gt;&lt;/authors&gt;&lt;/contributors&gt;&lt;auth-address&gt;Department of Epidemiology, Michigan State University, B601 West Fee Hall, East Lansing, MI 48824, USA. karmaus@msu.edu&lt;/auth-address&gt;&lt;titles&gt;&lt;title&gt;Immune function biomarkers in children exposed to lead and organochlorine compounds: a cross-sectional study&lt;/title&gt;&lt;secondary-title&gt;Environ Health&lt;/secondary-title&gt;&lt;/titles&gt;&lt;periodical&gt;&lt;full-title&gt;Environ Health&lt;/full-title&gt;&lt;/periodical&gt;&lt;pages&gt;5&lt;/pages&gt;&lt;volume&gt;4&lt;/volume&gt;&lt;number&gt;1&lt;/number&gt;&lt;edition&gt;20050414&lt;/edition&gt;&lt;keywords&gt;&lt;keyword&gt;B-Lymphocytes/drug effects/immunology&lt;/keyword&gt;&lt;keyword&gt;Biomarkers/analysis/*blood&lt;/keyword&gt;&lt;keyword&gt;Breast Feeding&lt;/keyword&gt;&lt;keyword&gt;Child&lt;/keyword&gt;&lt;keyword&gt;Cross-Sectional Studies&lt;/keyword&gt;&lt;keyword&gt;Environmental Exposure/*adverse effects&lt;/keyword&gt;&lt;keyword&gt;Female&lt;/keyword&gt;&lt;keyword&gt;Germany&lt;/keyword&gt;&lt;keyword&gt;Humans&lt;/keyword&gt;&lt;keyword&gt;Hydrocarbons, Chlorinated/analysis/*blood&lt;/keyword&gt;&lt;keyword&gt;Immunoglobulin E/blood/immunology&lt;/keyword&gt;&lt;keyword&gt;Lead/analysis/*blood&lt;/keyword&gt;&lt;keyword&gt;Leukocytes/drug effects/immunology&lt;/keyword&gt;&lt;keyword&gt;Male&lt;/keyword&gt;&lt;keyword&gt;Parents&lt;/keyword&gt;&lt;keyword&gt;Surveys and Questionnaires&lt;/keyword&gt;&lt;keyword&gt;T-Lymphocytes/drug effects/immunology&lt;/keyword&gt;&lt;/keywords&gt;&lt;dates&gt;&lt;year&gt;2005&lt;/year&gt;&lt;pub-dates&gt;&lt;date&gt;Apr 14&lt;/date&gt;&lt;/pub-dates&gt;&lt;/dates&gt;&lt;isbn&gt;1476-069x&lt;/isbn&gt;&lt;accession-num&gt;15831097&lt;/accession-num&gt;&lt;urls&gt;&lt;/urls&gt;&lt;custom2&gt;PMC1097747&lt;/custom2&gt;&lt;electronic-resource-num&gt;10.1186/1476-069x-4-5&lt;/electronic-resource-num&gt;&lt;remote-database-provider&gt;NLM&lt;/remote-database-provider&gt;&lt;language&gt;eng&lt;/languag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0F059BB5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Germany</w:t>
            </w:r>
          </w:p>
        </w:tc>
        <w:tc>
          <w:tcPr>
            <w:tcW w:w="2250" w:type="dxa"/>
          </w:tcPr>
          <w:p w14:paraId="000AB4DE" w14:textId="7777777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econd-grade school children in 18 townships</w:t>
            </w:r>
          </w:p>
          <w:p w14:paraId="65333303" w14:textId="2FEF07CB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7838E622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39E1A3B5" w14:textId="49A4E296" w:rsidR="00292AFF" w:rsidRPr="006C7FBE" w:rsidRDefault="00E54F5C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20522C40" w14:textId="2DFF667D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7</w:t>
            </w:r>
            <w:r w:rsidR="005632D0" w:rsidRPr="006C7FBE">
              <w:rPr>
                <w:rFonts w:cstheme="minorHAnsi"/>
                <w:sz w:val="20"/>
                <w:szCs w:val="20"/>
              </w:rPr>
              <w:t>–</w:t>
            </w:r>
            <w:r w:rsidRPr="006C7FBE">
              <w:rPr>
                <w:rFonts w:cstheme="minorHAnsi"/>
                <w:sz w:val="20"/>
                <w:szCs w:val="20"/>
              </w:rPr>
              <w:t>10</w:t>
            </w:r>
          </w:p>
        </w:tc>
        <w:tc>
          <w:tcPr>
            <w:tcW w:w="1350" w:type="dxa"/>
          </w:tcPr>
          <w:p w14:paraId="0B785065" w14:textId="5595790C" w:rsidR="00292AFF" w:rsidRPr="006C7FBE" w:rsidRDefault="00F44E28" w:rsidP="00292AFF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GM=</w:t>
            </w:r>
            <w:r w:rsidR="00292AFF" w:rsidRPr="006C7FBE">
              <w:rPr>
                <w:rFonts w:cstheme="minorHAnsi"/>
                <w:sz w:val="20"/>
                <w:szCs w:val="20"/>
              </w:rPr>
              <w:t>2.68</w:t>
            </w:r>
          </w:p>
        </w:tc>
        <w:tc>
          <w:tcPr>
            <w:tcW w:w="2880" w:type="dxa"/>
          </w:tcPr>
          <w:p w14:paraId="21B0EE9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Immune function</w:t>
            </w:r>
          </w:p>
        </w:tc>
      </w:tr>
      <w:tr w:rsidR="00292AFF" w:rsidRPr="006C7FBE" w14:paraId="71110E85" w14:textId="77777777" w:rsidTr="00F30122">
        <w:tc>
          <w:tcPr>
            <w:tcW w:w="1530" w:type="dxa"/>
          </w:tcPr>
          <w:p w14:paraId="338A5764" w14:textId="2845045D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Khalaf 2011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toYWxhZjwvQXV0aG9yPjxZZWFyPjIw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toYWxhZjwvQXV0aG9yPjxZZWFyPjIw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5D47692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1799BE22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001FE45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Egypt</w:t>
            </w:r>
          </w:p>
        </w:tc>
        <w:tc>
          <w:tcPr>
            <w:tcW w:w="2250" w:type="dxa"/>
          </w:tcPr>
          <w:p w14:paraId="628783B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in villages near an industrial area</w:t>
            </w:r>
          </w:p>
        </w:tc>
        <w:tc>
          <w:tcPr>
            <w:tcW w:w="1890" w:type="dxa"/>
          </w:tcPr>
          <w:p w14:paraId="03D5FB5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43176536" w14:textId="146F1705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73929C1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7–9 </w:t>
            </w:r>
          </w:p>
        </w:tc>
        <w:tc>
          <w:tcPr>
            <w:tcW w:w="1350" w:type="dxa"/>
          </w:tcPr>
          <w:p w14:paraId="5A7ADF2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ubgroup means: 6.38, 3.84, 1.85</w:t>
            </w:r>
          </w:p>
        </w:tc>
        <w:tc>
          <w:tcPr>
            <w:tcW w:w="2880" w:type="dxa"/>
          </w:tcPr>
          <w:p w14:paraId="36D0531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IQ</w:t>
            </w:r>
          </w:p>
        </w:tc>
      </w:tr>
      <w:tr w:rsidR="00292AFF" w:rsidRPr="006C7FBE" w14:paraId="359B3728" w14:textId="77777777" w:rsidTr="00F30122">
        <w:tc>
          <w:tcPr>
            <w:tcW w:w="1530" w:type="dxa"/>
          </w:tcPr>
          <w:p w14:paraId="3666EABF" w14:textId="7AD4CBEB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Kicinski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5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tpY2luc2tpPC9BdXRob3I+PFllYXI+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tpY2luc2tpPC9BdXRob3I+PFllYXI+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2548608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64ACDFC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5711DE5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Belgium</w:t>
            </w:r>
          </w:p>
        </w:tc>
        <w:tc>
          <w:tcPr>
            <w:tcW w:w="2250" w:type="dxa"/>
          </w:tcPr>
          <w:p w14:paraId="638B6B8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Adolescents from industrial areas and from the general population</w:t>
            </w:r>
          </w:p>
        </w:tc>
        <w:tc>
          <w:tcPr>
            <w:tcW w:w="1890" w:type="dxa"/>
          </w:tcPr>
          <w:p w14:paraId="76A9BFA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692B9701" w14:textId="4FD82F2A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501–1,000</w:t>
            </w:r>
          </w:p>
        </w:tc>
        <w:tc>
          <w:tcPr>
            <w:tcW w:w="1440" w:type="dxa"/>
          </w:tcPr>
          <w:p w14:paraId="484CFA1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13–17 </w:t>
            </w:r>
          </w:p>
        </w:tc>
        <w:tc>
          <w:tcPr>
            <w:tcW w:w="1350" w:type="dxa"/>
          </w:tcPr>
          <w:p w14:paraId="4C22764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.38</w:t>
            </w:r>
          </w:p>
        </w:tc>
        <w:tc>
          <w:tcPr>
            <w:tcW w:w="2880" w:type="dxa"/>
          </w:tcPr>
          <w:p w14:paraId="612077A7" w14:textId="3A879B1E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Neurobehavioral function </w:t>
            </w:r>
          </w:p>
        </w:tc>
      </w:tr>
      <w:tr w:rsidR="00292AFF" w:rsidRPr="006C7FBE" w14:paraId="1BC45B61" w14:textId="77777777" w:rsidTr="00F30122">
        <w:tc>
          <w:tcPr>
            <w:tcW w:w="1530" w:type="dxa"/>
          </w:tcPr>
          <w:p w14:paraId="1E9FCC2E" w14:textId="2A2FF6CD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Kicinski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6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tpY2luc2tpPC9BdXRob3I+PFllYXI+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tpY2luc2tpPC9BdXRob3I+PFllYXI+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7368C199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Belgium</w:t>
            </w:r>
          </w:p>
        </w:tc>
        <w:tc>
          <w:tcPr>
            <w:tcW w:w="2250" w:type="dxa"/>
          </w:tcPr>
          <w:p w14:paraId="30B9DFB5" w14:textId="77777777" w:rsidR="00292AFF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High school students</w:t>
            </w:r>
          </w:p>
          <w:p w14:paraId="4351FA7B" w14:textId="77777777" w:rsidR="00292AFF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14D7EFF7" w14:textId="65C7F6BF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1890" w:type="dxa"/>
          </w:tcPr>
          <w:p w14:paraId="3B1D8111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75ED34B3" w14:textId="3466FD88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501–1,000</w:t>
            </w:r>
          </w:p>
        </w:tc>
        <w:tc>
          <w:tcPr>
            <w:tcW w:w="1440" w:type="dxa"/>
          </w:tcPr>
          <w:p w14:paraId="280BBAD4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14–15</w:t>
            </w:r>
          </w:p>
        </w:tc>
        <w:tc>
          <w:tcPr>
            <w:tcW w:w="1350" w:type="dxa"/>
          </w:tcPr>
          <w:p w14:paraId="650B1DF9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GM=1.17</w:t>
            </w:r>
          </w:p>
        </w:tc>
        <w:tc>
          <w:tcPr>
            <w:tcW w:w="2880" w:type="dxa"/>
          </w:tcPr>
          <w:p w14:paraId="668AF5F0" w14:textId="77777777" w:rsidR="00292AFF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Neurobehavioral outcomes</w:t>
            </w:r>
          </w:p>
          <w:p w14:paraId="7689B3D1" w14:textId="2566745E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292AFF" w:rsidRPr="006C7FBE" w14:paraId="780378A4" w14:textId="77777777" w:rsidTr="00F30122">
        <w:tc>
          <w:tcPr>
            <w:tcW w:w="1530" w:type="dxa"/>
          </w:tcPr>
          <w:p w14:paraId="29AE2D60" w14:textId="1D3EB090" w:rsidR="00292AFF" w:rsidRPr="004560F7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Kim 2009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tpbTwvQXV0aG9yPjxZZWFyPjIwMDk8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tpbTwvQXV0aG9yPjxZZWFyPjIwMDk8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</w:fldData>
              </w:fldCha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1A0F913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7FAA8908" w14:textId="77777777" w:rsidR="00292AFF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Republic of Korea</w:t>
            </w:r>
          </w:p>
          <w:p w14:paraId="6242E6E9" w14:textId="3B0310DC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2250" w:type="dxa"/>
          </w:tcPr>
          <w:p w14:paraId="3BA1631E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Korean children</w:t>
            </w:r>
          </w:p>
        </w:tc>
        <w:tc>
          <w:tcPr>
            <w:tcW w:w="1890" w:type="dxa"/>
          </w:tcPr>
          <w:p w14:paraId="39645402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58F7AFF6" w14:textId="2D510838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3126450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8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350" w:type="dxa"/>
          </w:tcPr>
          <w:p w14:paraId="24334DD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1.73</w:t>
            </w:r>
          </w:p>
        </w:tc>
        <w:tc>
          <w:tcPr>
            <w:tcW w:w="2880" w:type="dxa"/>
          </w:tcPr>
          <w:p w14:paraId="5F3E6708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IQ</w:t>
            </w:r>
          </w:p>
        </w:tc>
      </w:tr>
      <w:tr w:rsidR="00292AFF" w:rsidRPr="006C7FBE" w14:paraId="67E3681E" w14:textId="77777777" w:rsidTr="00F30122">
        <w:tc>
          <w:tcPr>
            <w:tcW w:w="1530" w:type="dxa"/>
          </w:tcPr>
          <w:p w14:paraId="38382A82" w14:textId="095020F8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Kim</w:t>
            </w:r>
            <w:r w:rsidR="00B30B25">
              <w:rPr>
                <w:rFonts w:cstheme="minorHAnsi"/>
                <w:color w:val="000000"/>
                <w:sz w:val="20"/>
                <w:szCs w:val="20"/>
              </w:rPr>
              <w:t xml:space="preserve"> DS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0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9F4089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Kim&lt;/Author&gt;&lt;Year&gt;2010&lt;/Year&gt;&lt;RecNum&gt;57&lt;/RecNum&gt;&lt;record&gt;&lt;rec-number&gt;57&lt;/rec-number&gt;&lt;foreign-keys&gt;&lt;key app="EN" db-id="ee2dtzwe5r99wse52rbpzaddzrta2sxxafvz" timestamp="1698336569"&gt;57&lt;/key&gt;&lt;/foreign-keys&gt;&lt;ref-type name="Journal Article"&gt;17&lt;/ref-type&gt;&lt;contributors&gt;&lt;authors&gt;&lt;author&gt;Kim, D. S.&lt;/author&gt;&lt;author&gt;Yu, S. D.&lt;/author&gt;&lt;author&gt;Lee, E. H.&lt;/author&gt;&lt;/authors&gt;&lt;/contributors&gt;&lt;titles&gt;&lt;title&gt;Effects of blood lead concentration on intelligence and personality in school children&lt;/title&gt;&lt;secondary-title&gt;Mol Cell Toxicol&lt;/secondary-title&gt;&lt;/titles&gt;&lt;periodical&gt;&lt;full-title&gt;Mol Cell Toxicol&lt;/full-title&gt;&lt;/periodical&gt;&lt;pages&gt;19-23&lt;/pages&gt;&lt;volume&gt;6&lt;/volume&gt;&lt;number&gt;1&lt;/number&gt;&lt;keywords&gt;&lt;keyword&gt;Blood lead concentration&lt;/keyword&gt;&lt;keyword&gt;Children&lt;/keyword&gt;&lt;keyword&gt;Intelligence&lt;/keyword&gt;&lt;keyword&gt;Personality&lt;/keyword&gt;&lt;/keywords&gt;&lt;dates&gt;&lt;year&gt;2010&lt;/year&gt;&lt;/dates&gt;&lt;work-type&gt;Article&lt;/work-type&gt;&lt;urls&gt;&lt;related-urls&gt;&lt;url&gt;https://www.scopus.com/inward/record.uri?eid=2-s2.0-77956746987&amp;amp;doi=10.1007%2fs13273-010-0003-8&amp;amp;partnerID=40&amp;amp;md5=7d40bb62594c9d0367b8c88e0d296b6c&lt;/url&gt;&lt;/related-urls&gt;&lt;/urls&gt;&lt;electronic-resource-num&gt;10.1007/s13273-010-0003-8&lt;/electronic-resource-num&gt;&lt;remote-database-name&gt;Scopus&lt;/remote-database-nam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5DC38BA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31D24C82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6BCDD6D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52B7D81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living in areas classified as urban, fishing, and agricultural</w:t>
            </w:r>
          </w:p>
        </w:tc>
        <w:tc>
          <w:tcPr>
            <w:tcW w:w="1890" w:type="dxa"/>
          </w:tcPr>
          <w:p w14:paraId="71EA9A7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503591F7" w14:textId="7B546902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322D819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an=10</w:t>
            </w:r>
          </w:p>
        </w:tc>
        <w:tc>
          <w:tcPr>
            <w:tcW w:w="1350" w:type="dxa"/>
          </w:tcPr>
          <w:p w14:paraId="16D0E43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GM=2.68</w:t>
            </w:r>
          </w:p>
        </w:tc>
        <w:tc>
          <w:tcPr>
            <w:tcW w:w="2880" w:type="dxa"/>
          </w:tcPr>
          <w:p w14:paraId="66D080A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ognitive ability (including IQ), personal ability (including ASD)</w:t>
            </w:r>
          </w:p>
        </w:tc>
      </w:tr>
      <w:tr w:rsidR="00292AFF" w:rsidRPr="006C7FBE" w14:paraId="7248AEBD" w14:textId="77777777" w:rsidTr="00F30122">
        <w:tc>
          <w:tcPr>
            <w:tcW w:w="1530" w:type="dxa"/>
          </w:tcPr>
          <w:p w14:paraId="1A1E399E" w14:textId="71EAA2B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Kim</w:t>
            </w:r>
            <w:r w:rsidR="00B30B25">
              <w:rPr>
                <w:rFonts w:cstheme="minorHAnsi"/>
                <w:color w:val="000000"/>
                <w:sz w:val="20"/>
                <w:szCs w:val="20"/>
              </w:rPr>
              <w:t xml:space="preserve"> Y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0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tpbTwvQXV0aG9yPjxZZWFyPjIwMTA8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tpbTwvQXV0aG9yPjxZZWFyPjIwMTA8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36FC1DF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01168A9D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58D06281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School-aged children</w:t>
            </w:r>
          </w:p>
        </w:tc>
        <w:tc>
          <w:tcPr>
            <w:tcW w:w="1890" w:type="dxa"/>
          </w:tcPr>
          <w:p w14:paraId="4D5FD4EB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70780972" w14:textId="0C674DE9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480F3E98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8–10 </w:t>
            </w:r>
          </w:p>
        </w:tc>
        <w:tc>
          <w:tcPr>
            <w:tcW w:w="1350" w:type="dxa"/>
          </w:tcPr>
          <w:p w14:paraId="0BE12184" w14:textId="19C33BF5" w:rsidR="00292AFF" w:rsidRPr="006C7FBE" w:rsidRDefault="00B97695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GM=</w:t>
            </w:r>
            <w:r w:rsidR="00292AFF" w:rsidRPr="006C7FBE">
              <w:rPr>
                <w:rFonts w:cstheme="minorHAns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2880" w:type="dxa"/>
          </w:tcPr>
          <w:p w14:paraId="56CF85B1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ADHD symptoms, learning disability, neurocognitive function</w:t>
            </w:r>
          </w:p>
        </w:tc>
      </w:tr>
      <w:tr w:rsidR="00292AFF" w:rsidRPr="006C7FBE" w14:paraId="0D1D485B" w14:textId="77777777" w:rsidTr="00F30122">
        <w:tc>
          <w:tcPr>
            <w:tcW w:w="1530" w:type="dxa"/>
          </w:tcPr>
          <w:p w14:paraId="696487E3" w14:textId="05551110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lastRenderedPageBreak/>
              <w:t>Kim 2012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Kim&lt;/Author&gt;&lt;Year&gt;2012&lt;/Year&gt;&lt;RecNum&gt;59&lt;/RecNum&gt;&lt;record&gt;&lt;rec-number&gt;59&lt;/rec-number&gt;&lt;foreign-keys&gt;&lt;key app="EN" db-id="ee2dtzwe5r99wse52rbpzaddzrta2sxxafvz" timestamp="1698336627"&gt;59&lt;/key&gt;&lt;/foreign-keys&gt;&lt;ref-type name="Journal Article"&gt;17&lt;/ref-type&gt;&lt;contributors&gt;&lt;authors&gt;&lt;author&gt;Kim, D. S.&lt;/author&gt;&lt;author&gt;Ahn, S.&lt;/author&gt;&lt;author&gt;Yu, S.&lt;/author&gt;&lt;author&gt;Lee, E. H.&lt;/author&gt;&lt;/authors&gt;&lt;/contributors&gt;&lt;auth-address&gt;D.-S. Kim, Department of Environmental Health, National Institute of Environmental Research, Incheon, South Korea. E-mail: kimds4@korea.kr&lt;/auth-address&gt;&lt;titles&gt;&lt;title&gt;The association between lead concentration in the blood and neurobehavioral performance of children&lt;/title&gt;&lt;secondary-title&gt;Toxicol Environ Health Sci&lt;/secondary-title&gt;&lt;/titles&gt;&lt;periodical&gt;&lt;full-title&gt;Toxicol Environ Health Sci&lt;/full-title&gt;&lt;/periodical&gt;&lt;pages&gt;87-91&lt;/pages&gt;&lt;volume&gt;4&lt;/volume&gt;&lt;number&gt;2&lt;/number&gt;&lt;keywords&gt;&lt;keyword&gt;alertness&lt;/keyword&gt;&lt;keyword&gt;article&lt;/keyword&gt;&lt;keyword&gt;atomic absorption spectrometry&lt;/keyword&gt;&lt;keyword&gt;behavior&lt;/keyword&gt;&lt;keyword&gt;*cognition&lt;/keyword&gt;&lt;keyword&gt;color&lt;/keyword&gt;&lt;keyword&gt;female&lt;/keyword&gt;&lt;keyword&gt;finger&lt;/keyword&gt;&lt;keyword&gt;human&lt;/keyword&gt;&lt;keyword&gt;*lead blood level&lt;/keyword&gt;&lt;keyword&gt;male&lt;/keyword&gt;&lt;keyword&gt;mental performance&lt;/keyword&gt;&lt;keyword&gt;questionnaire&lt;/keyword&gt;&lt;keyword&gt;school child&lt;/keyword&gt;&lt;keyword&gt;task performance&lt;/keyword&gt;&lt;/keywords&gt;&lt;dates&gt;&lt;year&gt;2012&lt;/year&gt;&lt;/dates&gt;&lt;pub-location&gt;Netherlands&lt;/pub-location&gt;&lt;publisher&gt;Kluwer Academic Publishers&lt;/publisher&gt;&lt;isbn&gt;2005-9752&amp;#xD;2233-7784&lt;/isbn&gt;&lt;urls&gt;&lt;related-urls&gt;&lt;url&gt;https://www.springer.com/journal/13530&lt;/url&gt;&lt;url&gt;http://ovidsp.ovid.com/ovidweb.cgi?T=JS&amp;amp;PAGE=reference&amp;amp;D=emed13&amp;amp;NEWS=N&amp;amp;AN=368251818&lt;/url&gt;&lt;/related-urls&gt;&lt;/urls&gt;&lt;electronic-resource-num&gt;https://dx.doi.org/10.1007/s13530-012-0121-x&lt;/electronic-resource-num&gt;&lt;remote-database-name&gt;Embase&lt;/remote-database-name&gt;&lt;language&gt;English&lt;/languag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50BDF9C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23248A8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4BE4511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1106A6B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living in areas classified as urban, fishing, and agricultural</w:t>
            </w:r>
          </w:p>
        </w:tc>
        <w:tc>
          <w:tcPr>
            <w:tcW w:w="1890" w:type="dxa"/>
          </w:tcPr>
          <w:p w14:paraId="47373E8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2D67B9A2" w14:textId="1D5442F3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7F4952D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6</w:t>
            </w:r>
            <w:r w:rsidRPr="006C7FBE">
              <w:rPr>
                <w:rFonts w:cstheme="minorHAnsi"/>
                <w:sz w:val="20"/>
                <w:szCs w:val="20"/>
                <w:vertAlign w:val="superscript"/>
              </w:rPr>
              <w:t>th</w:t>
            </w:r>
            <w:r w:rsidRPr="006C7FBE">
              <w:rPr>
                <w:rFonts w:cstheme="minorHAnsi"/>
                <w:sz w:val="20"/>
                <w:szCs w:val="20"/>
              </w:rPr>
              <w:t xml:space="preserve"> grade students</w:t>
            </w:r>
          </w:p>
        </w:tc>
        <w:tc>
          <w:tcPr>
            <w:tcW w:w="1350" w:type="dxa"/>
          </w:tcPr>
          <w:p w14:paraId="3AFBFDE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GM=2.54</w:t>
            </w:r>
          </w:p>
        </w:tc>
        <w:tc>
          <w:tcPr>
            <w:tcW w:w="2880" w:type="dxa"/>
          </w:tcPr>
          <w:p w14:paraId="7047CA0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Neurobehavior</w:t>
            </w:r>
          </w:p>
        </w:tc>
      </w:tr>
      <w:tr w:rsidR="00292AFF" w:rsidRPr="006C7FBE" w14:paraId="4DD2520B" w14:textId="77777777" w:rsidTr="00F30122">
        <w:tc>
          <w:tcPr>
            <w:tcW w:w="1530" w:type="dxa"/>
          </w:tcPr>
          <w:p w14:paraId="376D8355" w14:textId="6982B28E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Kim 2013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Kim&lt;/Author&gt;&lt;Year&gt;2013&lt;/Year&gt;&lt;RecNum&gt;60&lt;/RecNum&gt;&lt;record&gt;&lt;rec-number&gt;60&lt;/rec-number&gt;&lt;foreign-keys&gt;&lt;key app="EN" db-id="ee2dtzwe5r99wse52rbpzaddzrta2sxxafvz" timestamp="1698336669"&gt;60&lt;/key&gt;&lt;/foreign-keys&gt;&lt;ref-type name="Journal Article"&gt;17&lt;/ref-type&gt;&lt;contributors&gt;&lt;authors&gt;&lt;author&gt;Kim, Stephani&lt;/author&gt;&lt;author&gt;Arora, Monica&lt;/author&gt;&lt;author&gt;Fernandez, Cristina&lt;/author&gt;&lt;author&gt;Landero, Julio&lt;/author&gt;&lt;author&gt;Caruso, Joseph&lt;/author&gt;&lt;author&gt;Chen, Aimin&lt;/author&gt;&lt;/authors&gt;&lt;/contributors&gt;&lt;titles&gt;&lt;title&gt;Lead, mercury, and cadmium exposure and attention deficit hyperactivity disorder in children&lt;/title&gt;&lt;secondary-title&gt;Environ Res&lt;/secondary-title&gt;&lt;/titles&gt;&lt;periodical&gt;&lt;full-title&gt;Environ Res&lt;/full-title&gt;&lt;/periodical&gt;&lt;pages&gt;105-10&lt;/pages&gt;&lt;volume&gt;126&lt;/volume&gt;&lt;section&gt;Kim, Stephani. Division of Epidemiology and Biostatistics, Department of Environmental Health, University of Cincinnati College of Medicine, Cincinnati, OH 45267, USA.&lt;/section&gt;&lt;keywords&gt;&lt;keyword&gt;*Attention Deficit Disorder with Hyperactivity/ci [Chemically Induced]&lt;/keyword&gt;&lt;keyword&gt;Case-Control Studies&lt;/keyword&gt;&lt;keyword&gt;Child&lt;/keyword&gt;&lt;keyword&gt;Child, Preschool&lt;/keyword&gt;&lt;keyword&gt;Female&lt;/keyword&gt;&lt;keyword&gt;*Heavy Metal Poisoning&lt;/keyword&gt;&lt;keyword&gt;Humans&lt;/keyword&gt;&lt;keyword&gt;Logistic Models&lt;/keyword&gt;&lt;keyword&gt;Male&lt;/keyword&gt;&lt;keyword&gt;*Metals, Heavy/ae [Adverse Effects]&lt;/keyword&gt;&lt;keyword&gt;*Poisoning/co [Complications]&lt;/keyword&gt;&lt;/keywords&gt;&lt;dates&gt;&lt;year&gt;2013&lt;/year&gt;&lt;/dates&gt;&lt;pub-location&gt;Netherlands&lt;/pub-location&gt;&lt;isbn&gt;1096-0953&amp;#xD;0013-9351&lt;/isbn&gt;&lt;urls&gt;&lt;related-urls&gt;&lt;url&gt;http://ovidsp.ovid.com/ovidweb.cgi?T=JS&amp;amp;PAGE=reference&amp;amp;D=med10&amp;amp;NEWS=N&amp;amp;AN=24034783&lt;/url&gt;&lt;/related-urls&gt;&lt;/urls&gt;&lt;electronic-resource-num&gt;https://dx.doi.org/10.1016/j.envres.2013.08.008&lt;/electronic-resource-num&gt;&lt;remote-database-name&gt;Ovid MEDLINE(R) &amp;lt;2013&amp;gt;&lt;/remote-database-name&gt;&lt;access-date&gt;20130910//&lt;/access-dat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7F54172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58098471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002AC955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047A7309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ildren living near and far from a former lead refinery</w:t>
            </w:r>
          </w:p>
        </w:tc>
        <w:tc>
          <w:tcPr>
            <w:tcW w:w="1890" w:type="dxa"/>
          </w:tcPr>
          <w:p w14:paraId="689BD9BD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ase-control study</w:t>
            </w:r>
          </w:p>
        </w:tc>
        <w:tc>
          <w:tcPr>
            <w:tcW w:w="1080" w:type="dxa"/>
          </w:tcPr>
          <w:p w14:paraId="3DFD1C16" w14:textId="2CB99B6E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322B4552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5–12 </w:t>
            </w:r>
          </w:p>
        </w:tc>
        <w:tc>
          <w:tcPr>
            <w:tcW w:w="1350" w:type="dxa"/>
          </w:tcPr>
          <w:p w14:paraId="7C3DFA5E" w14:textId="34CC5D96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 xml:space="preserve">Subgroup </w:t>
            </w:r>
            <w:r w:rsidR="00614E44">
              <w:rPr>
                <w:rFonts w:cstheme="minorHAnsi"/>
                <w:color w:val="000000"/>
                <w:sz w:val="20"/>
                <w:szCs w:val="20"/>
              </w:rPr>
              <w:t>GMs</w:t>
            </w:r>
            <w:r>
              <w:rPr>
                <w:rFonts w:cstheme="minorHAnsi"/>
                <w:color w:val="000000"/>
                <w:sz w:val="20"/>
                <w:szCs w:val="20"/>
              </w:rPr>
              <w:t>: 1.29, 1.33</w:t>
            </w:r>
          </w:p>
        </w:tc>
        <w:tc>
          <w:tcPr>
            <w:tcW w:w="2880" w:type="dxa"/>
          </w:tcPr>
          <w:p w14:paraId="70BAEAE5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ADHD</w:t>
            </w:r>
          </w:p>
        </w:tc>
      </w:tr>
      <w:tr w:rsidR="00292AFF" w:rsidRPr="006C7FBE" w14:paraId="581A7426" w14:textId="77777777" w:rsidTr="00F30122">
        <w:tc>
          <w:tcPr>
            <w:tcW w:w="1530" w:type="dxa"/>
          </w:tcPr>
          <w:p w14:paraId="18A25DC5" w14:textId="505B87D3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Kim 2016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tpbTwvQXV0aG9yPjxZZWFyPjIwMTY8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tpbTwvQXV0aG9yPjxZZWFyPjIwMTY8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27F4060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57978AD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6BB532B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2167789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in the CHEER study</w:t>
            </w:r>
          </w:p>
        </w:tc>
        <w:tc>
          <w:tcPr>
            <w:tcW w:w="1890" w:type="dxa"/>
          </w:tcPr>
          <w:p w14:paraId="1988FD5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Prospective cohort study &amp; cross-sectional</w:t>
            </w:r>
          </w:p>
        </w:tc>
        <w:tc>
          <w:tcPr>
            <w:tcW w:w="1080" w:type="dxa"/>
          </w:tcPr>
          <w:p w14:paraId="376AA71A" w14:textId="5EAEBF29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11995D6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Exposure: 7–8, 9–10, 11–12; Outcome: 11–12  </w:t>
            </w:r>
          </w:p>
        </w:tc>
        <w:tc>
          <w:tcPr>
            <w:tcW w:w="1350" w:type="dxa"/>
          </w:tcPr>
          <w:p w14:paraId="43A0DA6F" w14:textId="5F5E7B55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GMs at each time: 1.64, 1.58, 1.58</w:t>
            </w:r>
          </w:p>
        </w:tc>
        <w:tc>
          <w:tcPr>
            <w:tcW w:w="2880" w:type="dxa"/>
          </w:tcPr>
          <w:p w14:paraId="0CE8C00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Autistic behaviors</w:t>
            </w:r>
          </w:p>
        </w:tc>
      </w:tr>
      <w:tr w:rsidR="00292AFF" w:rsidRPr="006C7FBE" w14:paraId="0055BAC4" w14:textId="77777777" w:rsidTr="00F30122">
        <w:tc>
          <w:tcPr>
            <w:tcW w:w="1530" w:type="dxa"/>
          </w:tcPr>
          <w:p w14:paraId="09E6BFD5" w14:textId="4DF57BC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Kim 2017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tpbTwvQXV0aG9yPjxZZWFyPjIwMTc8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tpbTwvQXV0aG9yPjxZZWFyPjIwMTc8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3C259EC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0A4A3DB3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27818C56" w14:textId="38439D1B" w:rsidR="00292AFF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Children in </w:t>
            </w:r>
            <w:r w:rsidR="00AA3EBC">
              <w:rPr>
                <w:rFonts w:cstheme="minorHAnsi"/>
                <w:color w:val="000000"/>
                <w:sz w:val="20"/>
                <w:szCs w:val="20"/>
              </w:rPr>
              <w:t xml:space="preserve">the 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CHEER </w:t>
            </w:r>
            <w:r w:rsidR="00F02390">
              <w:rPr>
                <w:rFonts w:cstheme="minorHAnsi"/>
                <w:color w:val="000000"/>
                <w:sz w:val="20"/>
                <w:szCs w:val="20"/>
              </w:rPr>
              <w:t>study</w:t>
            </w:r>
          </w:p>
          <w:p w14:paraId="5D2DAEFA" w14:textId="46AE4B0A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1890" w:type="dxa"/>
          </w:tcPr>
          <w:p w14:paraId="3C9E9A71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2B97B0ED" w14:textId="595049B6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756B3FB3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≤9–≥12</w:t>
            </w:r>
          </w:p>
        </w:tc>
        <w:tc>
          <w:tcPr>
            <w:tcW w:w="1350" w:type="dxa"/>
          </w:tcPr>
          <w:p w14:paraId="2E779A6F" w14:textId="2D064B59" w:rsidR="00292AFF" w:rsidRPr="006C7FBE" w:rsidRDefault="00995B2C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GM=</w:t>
            </w:r>
            <w:r w:rsidR="00292AFF" w:rsidRPr="006C7FBE">
              <w:rPr>
                <w:rFonts w:cstheme="minorHAnsi"/>
                <w:color w:val="000000"/>
                <w:sz w:val="20"/>
                <w:szCs w:val="20"/>
              </w:rPr>
              <w:t>1.53</w:t>
            </w:r>
          </w:p>
        </w:tc>
        <w:tc>
          <w:tcPr>
            <w:tcW w:w="2880" w:type="dxa"/>
          </w:tcPr>
          <w:p w14:paraId="3D6C5716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Dental caries</w:t>
            </w:r>
          </w:p>
        </w:tc>
      </w:tr>
      <w:tr w:rsidR="00292AFF" w:rsidRPr="006C7FBE" w14:paraId="62D06F7D" w14:textId="77777777" w:rsidTr="00F30122">
        <w:tc>
          <w:tcPr>
            <w:tcW w:w="1530" w:type="dxa"/>
          </w:tcPr>
          <w:p w14:paraId="73EAA786" w14:textId="1743F5F0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Kordas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06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Kordas&lt;/Author&gt;&lt;Year&gt;2006&lt;/Year&gt;&lt;RecNum&gt;63&lt;/RecNum&gt;&lt;record&gt;&lt;rec-number&gt;63&lt;/rec-number&gt;&lt;foreign-keys&gt;&lt;key app="EN" db-id="ee2dtzwe5r99wse52rbpzaddzrta2sxxafvz" timestamp="1698336727"&gt;63&lt;/key&gt;&lt;/foreign-keys&gt;&lt;ref-type name="Journal Article"&gt;17&lt;/ref-type&gt;&lt;contributors&gt;&lt;authors&gt;&lt;author&gt;Kordas, Katarzyna&lt;/author&gt;&lt;author&gt;Canfield, Richard L.&lt;/author&gt;&lt;author&gt;Lopez, Patricia&lt;/author&gt;&lt;author&gt;Rosado, Jorge L.&lt;/author&gt;&lt;author&gt;Vargas, Gonzalo Garcia&lt;/author&gt;&lt;author&gt;Cebrian, Mariano E.&lt;/author&gt;&lt;author&gt;Rico, Javier Alatorre&lt;/author&gt;&lt;author&gt;Ronquillo, Dolores&lt;/author&gt;&lt;author&gt;Stoltzfus, Rebecca J.&lt;/author&gt;&lt;/authors&gt;&lt;/contributors&gt;&lt;titles&gt;&lt;title&gt;Deficits in cognitive function and achievement in Mexican first-graders with low blood lead concentrations&lt;/title&gt;&lt;secondary-title&gt;Environ Res&lt;/secondary-title&gt;&lt;/titles&gt;&lt;periodical&gt;&lt;full-title&gt;Environ Res&lt;/full-title&gt;&lt;/periodical&gt;&lt;pages&gt;371-86&lt;/pages&gt;&lt;volume&gt;100&lt;/volume&gt;&lt;number&gt;3&lt;/number&gt;&lt;section&gt;Kordas, Katarzyna. Division of Nutritional Sciences, Cornell University, Ithaca, NY 14853, USA. kk326@cornell.edu&lt;/section&gt;&lt;keywords&gt;&lt;keyword&gt;Child&lt;/keyword&gt;&lt;keyword&gt;*Cognition Disorders/et [Etiology]&lt;/keyword&gt;&lt;keyword&gt;Cross-Sectional Studies&lt;/keyword&gt;&lt;keyword&gt;Educational Status&lt;/keyword&gt;&lt;keyword&gt;*Environmental Pollutants/ae [Adverse Effects]&lt;/keyword&gt;&lt;keyword&gt;*Environmental Pollutants/bl [Blood]&lt;/keyword&gt;&lt;keyword&gt;Female&lt;/keyword&gt;&lt;keyword&gt;Humans&lt;/keyword&gt;&lt;keyword&gt;*Lead/ae [Adverse Effects]&lt;/keyword&gt;&lt;keyword&gt;*Lead/bl [Blood]&lt;/keyword&gt;&lt;keyword&gt;Male&lt;/keyword&gt;&lt;keyword&gt;Mexico&lt;/keyword&gt;&lt;keyword&gt;Models, Theoretical&lt;/keyword&gt;&lt;/keywords&gt;&lt;dates&gt;&lt;year&gt;2006&lt;/year&gt;&lt;/dates&gt;&lt;pub-location&gt;Netherlands&lt;/pub-location&gt;&lt;isbn&gt;0013-9351&lt;/isbn&gt;&lt;urls&gt;&lt;related-urls&gt;&lt;url&gt;http://ovidsp.ovid.com/ovidweb.cgi?T=JS&amp;amp;PAGE=reference&amp;amp;D=med6&amp;amp;NEWS=N&amp;amp;AN=16169549&lt;/url&gt;&lt;/related-urls&gt;&lt;/urls&gt;&lt;remote-database-name&gt;Ovid MEDLINE(R) &amp;lt;2005 to 2007&amp;gt;&lt;/remote-database-name&gt;&lt;access-date&gt;20050919//&lt;/access-dat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0C29B3F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36EA15B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4D5031D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xico</w:t>
            </w:r>
          </w:p>
        </w:tc>
        <w:tc>
          <w:tcPr>
            <w:tcW w:w="2250" w:type="dxa"/>
          </w:tcPr>
          <w:p w14:paraId="189625C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Mexican first-graders living near a metal foundry </w:t>
            </w:r>
          </w:p>
        </w:tc>
        <w:tc>
          <w:tcPr>
            <w:tcW w:w="1890" w:type="dxa"/>
          </w:tcPr>
          <w:p w14:paraId="5334477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17A689F5" w14:textId="531C3421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6B073AC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6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–</w:t>
            </w:r>
            <w:r w:rsidRPr="006C7FBE">
              <w:rPr>
                <w:rFonts w:cstheme="minorHAnsi"/>
                <w:sz w:val="20"/>
                <w:szCs w:val="20"/>
              </w:rPr>
              <w:t>7</w:t>
            </w:r>
          </w:p>
        </w:tc>
        <w:tc>
          <w:tcPr>
            <w:tcW w:w="1350" w:type="dxa"/>
          </w:tcPr>
          <w:p w14:paraId="0F675FD5" w14:textId="48B32A80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an=7.1 (for children w/ BLLs &lt;10</w:t>
            </w:r>
            <w:r>
              <w:rPr>
                <w:rFonts w:cstheme="minorHAnsi"/>
                <w:sz w:val="20"/>
                <w:szCs w:val="20"/>
              </w:rPr>
              <w:t xml:space="preserve"> </w:t>
            </w:r>
            <w:r w:rsidRPr="006C7FBE">
              <w:rPr>
                <w:rFonts w:cstheme="minorHAnsi"/>
                <w:sz w:val="20"/>
                <w:szCs w:val="20"/>
              </w:rPr>
              <w:t xml:space="preserve">µg/dL) </w:t>
            </w:r>
          </w:p>
        </w:tc>
        <w:tc>
          <w:tcPr>
            <w:tcW w:w="2880" w:type="dxa"/>
          </w:tcPr>
          <w:p w14:paraId="0BD41904" w14:textId="7C08B4B2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Neurocognitive function</w:t>
            </w:r>
          </w:p>
        </w:tc>
      </w:tr>
      <w:tr w:rsidR="00292AFF" w:rsidRPr="006C7FBE" w14:paraId="442EB7C5" w14:textId="77777777" w:rsidTr="00F30122">
        <w:tc>
          <w:tcPr>
            <w:tcW w:w="1530" w:type="dxa"/>
          </w:tcPr>
          <w:p w14:paraId="715201B9" w14:textId="222BFC42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Lanphear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00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xhbnBoZWFyPC9BdXRob3I+PFllYXI+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xhbnBoZWFyPC9BdXRob3I+PFllYXI+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721904F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44DFCA19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66AF07E1" w14:textId="04682AED" w:rsidR="00292AFF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U.S. </w:t>
            </w:r>
            <w:r w:rsidR="001255F0">
              <w:rPr>
                <w:rFonts w:cstheme="minorHAnsi"/>
                <w:color w:val="000000"/>
                <w:sz w:val="20"/>
                <w:szCs w:val="20"/>
              </w:rPr>
              <w:t>c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hildren in NHANES III </w:t>
            </w:r>
            <w:r>
              <w:rPr>
                <w:rFonts w:cstheme="minorHAnsi"/>
                <w:color w:val="000000"/>
                <w:sz w:val="20"/>
                <w:szCs w:val="20"/>
              </w:rPr>
              <w:t>(1988–1994)</w:t>
            </w:r>
          </w:p>
          <w:p w14:paraId="5859099B" w14:textId="1C724433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1890" w:type="dxa"/>
          </w:tcPr>
          <w:p w14:paraId="6AD2680E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24EEDEBE" w14:textId="50C28088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7AE3EA06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6–16</w:t>
            </w:r>
          </w:p>
        </w:tc>
        <w:tc>
          <w:tcPr>
            <w:tcW w:w="1350" w:type="dxa"/>
          </w:tcPr>
          <w:p w14:paraId="1495E191" w14:textId="5FD333AA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GM=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1.9</w:t>
            </w:r>
          </w:p>
        </w:tc>
        <w:tc>
          <w:tcPr>
            <w:tcW w:w="2880" w:type="dxa"/>
          </w:tcPr>
          <w:p w14:paraId="54FB350B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Performance on cognitive function tests</w:t>
            </w:r>
          </w:p>
        </w:tc>
      </w:tr>
      <w:tr w:rsidR="00292AFF" w:rsidRPr="006C7FBE" w14:paraId="59F7B3DB" w14:textId="77777777" w:rsidTr="00F30122">
        <w:tc>
          <w:tcPr>
            <w:tcW w:w="1530" w:type="dxa"/>
          </w:tcPr>
          <w:p w14:paraId="4F4CD310" w14:textId="6582313C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Lanphear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05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xhbnBoZWFyPC9BdXRob3I+PFllYXI+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xhbnBoZWFyPC9BdXRob3I+PFllYXI+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5149E620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Australia, United States, Yugoslavia, Mexico</w:t>
            </w:r>
          </w:p>
        </w:tc>
        <w:tc>
          <w:tcPr>
            <w:tcW w:w="2250" w:type="dxa"/>
          </w:tcPr>
          <w:p w14:paraId="1B0E473F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ildren from 7 cohort studies</w:t>
            </w:r>
          </w:p>
        </w:tc>
        <w:tc>
          <w:tcPr>
            <w:tcW w:w="1890" w:type="dxa"/>
          </w:tcPr>
          <w:p w14:paraId="0DD00BC3" w14:textId="63CE3B25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 analysis of pooled cohort studies</w:t>
            </w:r>
          </w:p>
        </w:tc>
        <w:tc>
          <w:tcPr>
            <w:tcW w:w="1080" w:type="dxa"/>
          </w:tcPr>
          <w:p w14:paraId="01600372" w14:textId="2A9AC47B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5B70EA74" w14:textId="6C4B74A2" w:rsidR="00292AFF" w:rsidRPr="006C7FBE" w:rsidRDefault="0088540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 w:themeColor="text1"/>
                <w:sz w:val="20"/>
                <w:szCs w:val="20"/>
              </w:rPr>
              <w:t>5</w:t>
            </w:r>
            <w:r w:rsidR="00292AFF"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="00292AFF" w:rsidRPr="006C7FBE" w:rsidDel="00997AD3">
              <w:rPr>
                <w:rFonts w:cstheme="minorHAnsi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350" w:type="dxa"/>
          </w:tcPr>
          <w:p w14:paraId="15DF4D45" w14:textId="6CB251AF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Median=9.7</w:t>
            </w:r>
          </w:p>
        </w:tc>
        <w:tc>
          <w:tcPr>
            <w:tcW w:w="2880" w:type="dxa"/>
          </w:tcPr>
          <w:p w14:paraId="32A408F0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IQ</w:t>
            </w:r>
          </w:p>
        </w:tc>
      </w:tr>
      <w:tr w:rsidR="00292AFF" w:rsidRPr="006C7FBE" w14:paraId="4F3EB84A" w14:textId="77777777" w:rsidTr="00F30122">
        <w:trPr>
          <w:trHeight w:val="300"/>
        </w:trPr>
        <w:tc>
          <w:tcPr>
            <w:tcW w:w="1530" w:type="dxa"/>
          </w:tcPr>
          <w:p w14:paraId="0EBBBC24" w14:textId="6AE4B2EA" w:rsidR="00292AFF" w:rsidRPr="006C7FBE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Lee 2007</w:t>
            </w:r>
            <w:r>
              <w:rPr>
                <w:rFonts w:cstheme="minorHAnsi"/>
                <w:color w:val="000000" w:themeColor="text1"/>
                <w:sz w:val="20"/>
                <w:szCs w:val="20"/>
              </w:rPr>
              <w:fldChar w:fldCharType="begin"/>
            </w:r>
            <w:r w:rsidR="00855E64">
              <w:rPr>
                <w:rFonts w:cstheme="minorHAnsi"/>
                <w:color w:val="000000" w:themeColor="text1"/>
                <w:sz w:val="20"/>
                <w:szCs w:val="20"/>
              </w:rPr>
              <w:instrText xml:space="preserve"> ADDIN EN.CITE &lt;EndNote&gt;&lt;Cite Hidden="1"&gt;&lt;Author&gt;Lee&lt;/Author&gt;&lt;Year&gt;2007&lt;/Year&gt;&lt;RecNum&gt;131&lt;/RecNum&gt;&lt;record&gt;&lt;rec-number&gt;131&lt;/rec-number&gt;&lt;foreign-keys&gt;&lt;key app="EN" db-id="ee2dtzwe5r99wse52rbpzaddzrta2sxxafvz" timestamp="1701380396"&gt;131&lt;/key&gt;&lt;/foreign-keys&gt;&lt;ref-type name="Journal Article"&gt;17&lt;/ref-type&gt;&lt;contributors&gt;&lt;authors&gt;&lt;author&gt;Lee, D. H.&lt;/author&gt;&lt;author&gt;Jacobs, D. R.&lt;/author&gt;&lt;author&gt;Porta, M.&lt;/author&gt;&lt;/authors&gt;&lt;/contributors&gt;&lt;auth-address&gt;Department of Preventive Medicine, School of Medicine, Kyungpook University, 101 Dongin-dong, Jung-gu, Daegu 700-422, Korea. lee_dh@knu.ac.kr&lt;/auth-address&gt;&lt;titles&gt;&lt;title&gt;Association of serum concentrations of persistent organic pollutants with the prevalence of learning disability and attention deficit disorder&lt;/title&gt;&lt;secondary-title&gt;J Epidemiol Community Health&lt;/secondary-title&gt;&lt;/titles&gt;&lt;periodical&gt;&lt;full-title&gt;J Epidemiol Community Health&lt;/full-title&gt;&lt;/periodical&gt;&lt;pages&gt;591-6&lt;/pages&gt;&lt;volume&gt;61&lt;/volume&gt;&lt;number&gt;7&lt;/number&gt;&lt;keywords&gt;&lt;keyword&gt;Adolescent&lt;/keyword&gt;&lt;keyword&gt;Attention Deficit Disorder with Hyperactivity/*epidemiology&lt;/keyword&gt;&lt;keyword&gt;Child&lt;/keyword&gt;&lt;keyword&gt;Child, Preschool&lt;/keyword&gt;&lt;keyword&gt;Cross-Sectional Studies&lt;/keyword&gt;&lt;keyword&gt;*Environmental Pollutants/analysis/blood&lt;/keyword&gt;&lt;keyword&gt;Female&lt;/keyword&gt;&lt;keyword&gt;Humans&lt;/keyword&gt;&lt;keyword&gt;Learning Disabilities/*epidemiology&lt;/keyword&gt;&lt;keyword&gt;Male&lt;/keyword&gt;&lt;keyword&gt;Organic Chemicals/*analysis/blood&lt;/keyword&gt;&lt;keyword&gt;United States/epidemiology&lt;/keyword&gt;&lt;/keywords&gt;&lt;dates&gt;&lt;year&gt;2007&lt;/year&gt;&lt;pub-dates&gt;&lt;date&gt;Jul&lt;/date&gt;&lt;/pub-dates&gt;&lt;/dates&gt;&lt;isbn&gt;0143-005X (Print)&amp;#xD;0143-005x&lt;/isbn&gt;&lt;accession-num&gt;17568050&lt;/accession-num&gt;&lt;urls&gt;&lt;/urls&gt;&lt;custom1&gt;Competing interests: None declared.&lt;/custom1&gt;&lt;custom2&gt;PMC2465758&lt;/custom2&gt;&lt;electronic-resource-num&gt;10.1136/jech.2006.054700&lt;/electronic-resource-num&gt;&lt;remote-database-provider&gt;NLM&lt;/remote-database-provider&gt;&lt;language&gt;eng&lt;/language&gt;&lt;/record&gt;&lt;/Cite&gt;&lt;/EndNote&gt;</w:instrText>
            </w:r>
            <w:r w:rsidR="00000000">
              <w:rPr>
                <w:rFonts w:cstheme="minorHAnsi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532D73EA" w14:textId="77777777" w:rsidR="00292AFF" w:rsidRPr="006C7FBE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0A3FE769" w14:textId="77777777" w:rsidR="00292AFF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U.S. children in NHANES 1999–2000</w:t>
            </w:r>
          </w:p>
          <w:p w14:paraId="11C4B2C0" w14:textId="5A65B0E3" w:rsidR="00292AFF" w:rsidRPr="006C7FBE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</w:tcPr>
          <w:p w14:paraId="420A21F4" w14:textId="77777777" w:rsidR="00292AFF" w:rsidRPr="006C7FBE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19C55BF1" w14:textId="71987D65" w:rsidR="00292AFF" w:rsidRPr="006C7FBE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4364FF46" w14:textId="77777777" w:rsidR="00292AFF" w:rsidRPr="006C7FBE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12–15</w:t>
            </w:r>
          </w:p>
        </w:tc>
        <w:tc>
          <w:tcPr>
            <w:tcW w:w="1350" w:type="dxa"/>
          </w:tcPr>
          <w:p w14:paraId="14A1E84A" w14:textId="77777777" w:rsidR="00292AFF" w:rsidRPr="006C7FBE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 xml:space="preserve">1.6 </w:t>
            </w:r>
          </w:p>
        </w:tc>
        <w:tc>
          <w:tcPr>
            <w:tcW w:w="2880" w:type="dxa"/>
          </w:tcPr>
          <w:p w14:paraId="225919C7" w14:textId="77777777" w:rsidR="00292AFF" w:rsidRPr="006C7FBE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Learning disability, ADHD</w:t>
            </w:r>
          </w:p>
        </w:tc>
      </w:tr>
      <w:tr w:rsidR="00292AFF" w:rsidRPr="006C7FBE" w14:paraId="5738C10E" w14:textId="77777777" w:rsidTr="00F30122">
        <w:tc>
          <w:tcPr>
            <w:tcW w:w="1530" w:type="dxa"/>
          </w:tcPr>
          <w:p w14:paraId="3430D649" w14:textId="07F5ED88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Levin-Schwartz 2020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xldmluLVNjaHdhcnR6PC9BdXRob3I+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xldmluLVNjaHdhcnR6PC9BdXRob3I+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50997B7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2B22995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Italy</w:t>
            </w:r>
          </w:p>
        </w:tc>
        <w:tc>
          <w:tcPr>
            <w:tcW w:w="2250" w:type="dxa"/>
          </w:tcPr>
          <w:p w14:paraId="696163E9" w14:textId="7297A596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Adolescents </w:t>
            </w:r>
            <w:r>
              <w:rPr>
                <w:rFonts w:cstheme="minorHAnsi"/>
                <w:sz w:val="20"/>
                <w:szCs w:val="20"/>
              </w:rPr>
              <w:t>in</w:t>
            </w:r>
            <w:r w:rsidRPr="006C7FBE">
              <w:rPr>
                <w:rFonts w:cstheme="minorHAnsi"/>
                <w:sz w:val="20"/>
                <w:szCs w:val="20"/>
              </w:rPr>
              <w:t xml:space="preserve"> the PHIME </w:t>
            </w:r>
            <w:r>
              <w:rPr>
                <w:rFonts w:cstheme="minorHAnsi"/>
                <w:sz w:val="20"/>
                <w:szCs w:val="20"/>
              </w:rPr>
              <w:t>study</w:t>
            </w:r>
          </w:p>
        </w:tc>
        <w:tc>
          <w:tcPr>
            <w:tcW w:w="1890" w:type="dxa"/>
          </w:tcPr>
          <w:p w14:paraId="5842E285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18F8F258" w14:textId="5E17CA7B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2175CE45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1–14</w:t>
            </w:r>
          </w:p>
        </w:tc>
        <w:tc>
          <w:tcPr>
            <w:tcW w:w="1350" w:type="dxa"/>
          </w:tcPr>
          <w:p w14:paraId="3F76FEA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dian=1.2</w:t>
            </w:r>
          </w:p>
        </w:tc>
        <w:tc>
          <w:tcPr>
            <w:tcW w:w="2880" w:type="dxa"/>
          </w:tcPr>
          <w:p w14:paraId="5314922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IQ</w:t>
            </w:r>
          </w:p>
        </w:tc>
      </w:tr>
      <w:tr w:rsidR="00292AFF" w:rsidRPr="006C7FBE" w14:paraId="1E8C72BF" w14:textId="77777777" w:rsidTr="00F30122">
        <w:tc>
          <w:tcPr>
            <w:tcW w:w="1530" w:type="dxa"/>
          </w:tcPr>
          <w:p w14:paraId="375327D4" w14:textId="3D654898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lastRenderedPageBreak/>
              <w:t>Li 2015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Li&lt;/Author&gt;&lt;Year&gt;2015&lt;/Year&gt;&lt;RecNum&gt;67&lt;/RecNum&gt;&lt;record&gt;&lt;rec-number&gt;67&lt;/rec-number&gt;&lt;foreign-keys&gt;&lt;key app="EN" db-id="ee2dtzwe5r99wse52rbpzaddzrta2sxxafvz" timestamp="1698336873"&gt;67&lt;/key&gt;&lt;/foreign-keys&gt;&lt;ref-type name="Journal Article"&gt;17&lt;/ref-type&gt;&lt;contributors&gt;&lt;authors&gt;&lt;author&gt;Li, Yong&lt;/author&gt;&lt;author&gt;Li, MuYan&lt;/author&gt;&lt;author&gt;Lv, Qun&lt;/author&gt;&lt;author&gt;Chen, GuoLi&lt;/author&gt;&lt;author&gt;Chen, JingWen&lt;/author&gt;&lt;author&gt;Li, ShaoJun&lt;/author&gt;&lt;author&gt;Mo, YuHuan&lt;/author&gt;&lt;author&gt;Ou, ShiYan&lt;/author&gt;&lt;author&gt;Yuan, ZongXiang&lt;/author&gt;&lt;author&gt;Lu, GuoDong&lt;/author&gt;&lt;author&gt;Jiang, YueMing&lt;/author&gt;&lt;/authors&gt;&lt;/contributors&gt;&lt;auth-address&gt;Jena&lt;/auth-address&gt;&lt;titles&gt;&lt;title&gt;Relationship of lead and essential elements in whole blood from school-age children in Nanning, China&lt;/title&gt;&lt;secondary-title&gt;J Trace Elem Med Biol&lt;/secondary-title&gt;&lt;/titles&gt;&lt;periodical&gt;&lt;full-title&gt;J Trace Elem Med Biol&lt;/full-title&gt;&lt;/periodical&gt;&lt;pages&gt;107-111&lt;/pages&gt;&lt;volume&gt;32&lt;/volume&gt;&lt;keywords&gt;&lt;keyword&gt;age groups&lt;/keyword&gt;&lt;keyword&gt;blood analysis&lt;/keyword&gt;&lt;keyword&gt;calcium&lt;/keyword&gt;&lt;keyword&gt;children&lt;/keyword&gt;&lt;keyword&gt;copper&lt;/keyword&gt;&lt;keyword&gt;health hazards&lt;/keyword&gt;&lt;keyword&gt;health impact assessment&lt;/keyword&gt;&lt;keyword&gt;human diseases&lt;/keyword&gt;&lt;keyword&gt;iron&lt;/keyword&gt;&lt;keyword&gt;lead&lt;/keyword&gt;&lt;keyword&gt;lead poisoning&lt;/keyword&gt;&lt;keyword&gt;magnesium&lt;/keyword&gt;&lt;keyword&gt;metabolic disorders&lt;/keyword&gt;&lt;keyword&gt;school children&lt;/keyword&gt;&lt;keyword&gt;toxic substances&lt;/keyword&gt;&lt;keyword&gt;toxicology&lt;/keyword&gt;&lt;keyword&gt;zinc&lt;/keyword&gt;&lt;/keywords&gt;&lt;dates&gt;&lt;year&gt;2015&lt;/year&gt;&lt;/dates&gt;&lt;pub-location&gt;Germany&lt;/pub-location&gt;&lt;publisher&gt;Urban &amp;amp; Fischer Verlag GmbH &amp;amp; Co. KG&lt;/publisher&gt;&lt;isbn&gt;0946-672X&lt;/isbn&gt;&lt;urls&gt;&lt;related-urls&gt;&lt;url&gt;http://www.sciencedirect.com/science/article/pii/S0946672X15300134&lt;/url&gt;&lt;/related-urls&gt;&lt;/urls&gt;&lt;remote-database-name&gt;Global Health&lt;/remote-database-name&gt;&lt;language&gt;English&lt;/languag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055EFA15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27ACA3E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na</w:t>
            </w:r>
          </w:p>
        </w:tc>
        <w:tc>
          <w:tcPr>
            <w:tcW w:w="2250" w:type="dxa"/>
          </w:tcPr>
          <w:p w14:paraId="251908E6" w14:textId="7C0C641B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in Nanning</w:t>
            </w:r>
          </w:p>
        </w:tc>
        <w:tc>
          <w:tcPr>
            <w:tcW w:w="1890" w:type="dxa"/>
          </w:tcPr>
          <w:p w14:paraId="4C771E92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10DC97AA" w14:textId="0245824F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79B3195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6–14 </w:t>
            </w:r>
          </w:p>
        </w:tc>
        <w:tc>
          <w:tcPr>
            <w:tcW w:w="1350" w:type="dxa"/>
          </w:tcPr>
          <w:p w14:paraId="66DF19F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5.7</w:t>
            </w:r>
          </w:p>
        </w:tc>
        <w:tc>
          <w:tcPr>
            <w:tcW w:w="2880" w:type="dxa"/>
          </w:tcPr>
          <w:p w14:paraId="4B6E866B" w14:textId="7777777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tabolic disorder of essential elements</w:t>
            </w:r>
          </w:p>
          <w:p w14:paraId="17F49F35" w14:textId="5194903E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</w:tr>
      <w:tr w:rsidR="00292AFF" w:rsidRPr="006C7FBE" w14:paraId="043D7405" w14:textId="77777777" w:rsidTr="00F30122">
        <w:tc>
          <w:tcPr>
            <w:tcW w:w="1530" w:type="dxa"/>
          </w:tcPr>
          <w:p w14:paraId="589ADBA0" w14:textId="7EA38914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Li 2023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Li&lt;/Author&gt;&lt;Year&gt;2023&lt;/Year&gt;&lt;RecNum&gt;68&lt;/RecNum&gt;&lt;record&gt;&lt;rec-number&gt;68&lt;/rec-number&gt;&lt;foreign-keys&gt;&lt;key app="EN" db-id="ee2dtzwe5r99wse52rbpzaddzrta2sxxafvz" timestamp="1698336885"&gt;68&lt;/key&gt;&lt;/foreign-keys&gt;&lt;ref-type name="Journal Article"&gt;17&lt;/ref-type&gt;&lt;contributors&gt;&lt;authors&gt;&lt;author&gt;Li, XueYan&lt;/author&gt;&lt;author&gt;Yu, XiaoHan&lt;/author&gt;&lt;author&gt;Luo, Kai&lt;/author&gt;&lt;author&gt;Liu, HuaJian&lt;/author&gt;&lt;author&gt;Fan, Xu&lt;/author&gt;&lt;author&gt;Yin, XiaoMing&lt;/author&gt;&lt;author&gt;Zhao, Qi&lt;/author&gt;&lt;author&gt;Liu, Xin&lt;/author&gt;&lt;author&gt;Yang, Yi&lt;/author&gt;&lt;/authors&gt;&lt;/contributors&gt;&lt;auth-address&gt;Amsterdam&lt;/auth-address&gt;&lt;titles&gt;&lt;title&gt;Exposure to metals and the disruption of sex hormones in 6-19 years old children: an exploration of mixture effects&lt;/title&gt;&lt;secondary-title&gt;Ecotoxicol Environ Saf &lt;/secondary-title&gt;&lt;/titles&gt;&lt;volume&gt;250&lt;/volume&gt;&lt;keywords&gt;&lt;keyword&gt;metals&lt;/keyword&gt;&lt;keyword&gt;cadmium&lt;/keyword&gt;&lt;keyword&gt;heavy metals&lt;/keyword&gt;&lt;keyword&gt;lead&lt;/keyword&gt;&lt;keyword&gt;sex hormones&lt;/keyword&gt;&lt;keyword&gt;blood serum&lt;/keyword&gt;&lt;keyword&gt;blood analysis&lt;/keyword&gt;&lt;keyword&gt;children&lt;/keyword&gt;&lt;keyword&gt;testosterone&lt;/keyword&gt;&lt;keyword&gt;estradiol&lt;/keyword&gt;&lt;keyword&gt;barium&lt;/keyword&gt;&lt;keyword&gt;beryllium&lt;/keyword&gt;&lt;keyword&gt;blood&lt;/keyword&gt;&lt;keyword&gt;boys&lt;/keyword&gt;&lt;keyword&gt;cobalt&lt;/keyword&gt;&lt;keyword&gt;copper&lt;/keyword&gt;&lt;keyword&gt;girls&lt;/keyword&gt;&lt;keyword&gt;manganese&lt;/keyword&gt;&lt;keyword&gt;men&lt;/keyword&gt;&lt;keyword&gt;nickel&lt;/keyword&gt;&lt;keyword&gt;strontium&lt;/keyword&gt;&lt;keyword&gt;thallium&lt;/keyword&gt;&lt;keyword&gt;urine&lt;/keyword&gt;&lt;keyword&gt;exposure&lt;/keyword&gt;&lt;/keywords&gt;&lt;dates&gt;&lt;year&gt;2023&lt;/year&gt;&lt;/dates&gt;&lt;pub-location&gt;Netherlands&lt;/pub-location&gt;&lt;publisher&gt;Elsevier&lt;/publisher&gt;&lt;isbn&gt;0147-6513&lt;/isbn&gt;&lt;urls&gt;&lt;related-urls&gt;&lt;url&gt;https://www.sciencedirect.com/science/article/pii/S0147651322013173&lt;/url&gt;&lt;/related-urls&gt;&lt;/urls&gt;&lt;electronic-resource-num&gt;http://dx.doi.org/10.1016/j.ecoenv.2022.114477&lt;/electronic-resource-num&gt;&lt;remote-database-name&gt;Global Health&lt;/remote-database-name&gt;&lt;language&gt;English&lt;/languag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47E8680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39ECE69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0E23428C" w14:textId="77777777" w:rsidR="00292AFF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U.S. children in NHANES 2013–2016</w:t>
            </w:r>
          </w:p>
          <w:p w14:paraId="5057BC5F" w14:textId="6A27A64A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50E2703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19F7B072" w14:textId="23A4AC31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4E38BD4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6–11 </w:t>
            </w:r>
          </w:p>
        </w:tc>
        <w:tc>
          <w:tcPr>
            <w:tcW w:w="1350" w:type="dxa"/>
          </w:tcPr>
          <w:p w14:paraId="71C36CD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dian=0.5</w:t>
            </w:r>
          </w:p>
        </w:tc>
        <w:tc>
          <w:tcPr>
            <w:tcW w:w="2880" w:type="dxa"/>
          </w:tcPr>
          <w:p w14:paraId="7134737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ex hormones</w:t>
            </w:r>
          </w:p>
        </w:tc>
      </w:tr>
      <w:tr w:rsidR="00292AFF" w:rsidRPr="006C7FBE" w14:paraId="6358A889" w14:textId="77777777" w:rsidTr="00F30122">
        <w:tc>
          <w:tcPr>
            <w:tcW w:w="1530" w:type="dxa"/>
          </w:tcPr>
          <w:p w14:paraId="44989FAF" w14:textId="1AD333DA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Liu 2021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xpdTwvQXV0aG9yPjxZZWFyPjIwMjE8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xpdTwvQXV0aG9yPjxZZWFyPjIwMjE8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2E32DB6F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7019098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0B8EDEC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na</w:t>
            </w:r>
          </w:p>
        </w:tc>
        <w:tc>
          <w:tcPr>
            <w:tcW w:w="2250" w:type="dxa"/>
          </w:tcPr>
          <w:p w14:paraId="03053943" w14:textId="4D35C523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Adolescents</w:t>
            </w:r>
            <w:r w:rsidRPr="006C7FBE">
              <w:rPr>
                <w:rFonts w:cstheme="minorHAnsi"/>
                <w:sz w:val="20"/>
                <w:szCs w:val="20"/>
              </w:rPr>
              <w:t xml:space="preserve"> from the China </w:t>
            </w:r>
            <w:proofErr w:type="spellStart"/>
            <w:r w:rsidRPr="006C7FBE">
              <w:rPr>
                <w:rFonts w:cstheme="minorHAnsi"/>
                <w:sz w:val="20"/>
                <w:szCs w:val="20"/>
              </w:rPr>
              <w:t>Jintan</w:t>
            </w:r>
            <w:proofErr w:type="spellEnd"/>
            <w:r w:rsidRPr="006C7FBE">
              <w:rPr>
                <w:rFonts w:cstheme="minorHAnsi"/>
                <w:sz w:val="20"/>
                <w:szCs w:val="20"/>
              </w:rPr>
              <w:t xml:space="preserve"> </w:t>
            </w:r>
            <w:r w:rsidR="00971D89">
              <w:rPr>
                <w:rFonts w:cstheme="minorHAnsi"/>
                <w:sz w:val="20"/>
                <w:szCs w:val="20"/>
              </w:rPr>
              <w:t xml:space="preserve">Child </w:t>
            </w:r>
            <w:r w:rsidRPr="006C7FBE">
              <w:rPr>
                <w:rFonts w:cstheme="minorHAnsi"/>
                <w:sz w:val="20"/>
                <w:szCs w:val="20"/>
              </w:rPr>
              <w:t>Cohort Study</w:t>
            </w:r>
          </w:p>
        </w:tc>
        <w:tc>
          <w:tcPr>
            <w:tcW w:w="1890" w:type="dxa"/>
          </w:tcPr>
          <w:p w14:paraId="7A725EF5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10B1CFE0" w14:textId="43B29483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501–1,000</w:t>
            </w:r>
          </w:p>
        </w:tc>
        <w:tc>
          <w:tcPr>
            <w:tcW w:w="1440" w:type="dxa"/>
          </w:tcPr>
          <w:p w14:paraId="108079F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an=12</w:t>
            </w:r>
          </w:p>
        </w:tc>
        <w:tc>
          <w:tcPr>
            <w:tcW w:w="1350" w:type="dxa"/>
          </w:tcPr>
          <w:p w14:paraId="2BD3343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3.14</w:t>
            </w:r>
          </w:p>
        </w:tc>
        <w:tc>
          <w:tcPr>
            <w:tcW w:w="2880" w:type="dxa"/>
          </w:tcPr>
          <w:p w14:paraId="60882DF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Resting heart rate</w:t>
            </w:r>
          </w:p>
        </w:tc>
      </w:tr>
      <w:tr w:rsidR="00292AFF" w:rsidRPr="006C7FBE" w14:paraId="4F107EC1" w14:textId="77777777" w:rsidTr="00F30122">
        <w:tc>
          <w:tcPr>
            <w:tcW w:w="1530" w:type="dxa"/>
          </w:tcPr>
          <w:p w14:paraId="5B466C01" w14:textId="21FC819A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Lucchini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9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x1Y2NoaW5pPC9BdXRob3I+PFllYXI+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x1Y2NoaW5pPC9BdXRob3I+PFllYXI+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55DD798D" w14:textId="7777777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1C46E0DD" w14:textId="79BCAA48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662D3222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Italy</w:t>
            </w:r>
          </w:p>
        </w:tc>
        <w:tc>
          <w:tcPr>
            <w:tcW w:w="2250" w:type="dxa"/>
          </w:tcPr>
          <w:p w14:paraId="6EE936DD" w14:textId="02694D0F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ildren in Taranto</w:t>
            </w:r>
          </w:p>
        </w:tc>
        <w:tc>
          <w:tcPr>
            <w:tcW w:w="1890" w:type="dxa"/>
          </w:tcPr>
          <w:p w14:paraId="03EAA770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5C261D92" w14:textId="64CA7769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3D49587C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6–12 </w:t>
            </w:r>
          </w:p>
        </w:tc>
        <w:tc>
          <w:tcPr>
            <w:tcW w:w="1350" w:type="dxa"/>
          </w:tcPr>
          <w:p w14:paraId="41D45CD9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Median=0.84</w:t>
            </w:r>
          </w:p>
        </w:tc>
        <w:tc>
          <w:tcPr>
            <w:tcW w:w="2880" w:type="dxa"/>
          </w:tcPr>
          <w:p w14:paraId="0AFAB578" w14:textId="2696E76F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IQ</w:t>
            </w:r>
            <w:r w:rsidR="0022157D">
              <w:rPr>
                <w:rFonts w:cstheme="minorHAnsi"/>
                <w:color w:val="000000"/>
                <w:sz w:val="20"/>
                <w:szCs w:val="20"/>
              </w:rPr>
              <w:t>, neurocognitive function</w:t>
            </w:r>
          </w:p>
        </w:tc>
      </w:tr>
      <w:tr w:rsidR="00292AFF" w:rsidRPr="006C7FBE" w14:paraId="66DF2203" w14:textId="77777777" w:rsidTr="00F30122">
        <w:trPr>
          <w:trHeight w:val="300"/>
        </w:trPr>
        <w:tc>
          <w:tcPr>
            <w:tcW w:w="1530" w:type="dxa"/>
          </w:tcPr>
          <w:p w14:paraId="46DB9ADD" w14:textId="35061FC4" w:rsidR="00292AFF" w:rsidRPr="006C7FBE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Madrigal 2018</w:t>
            </w:r>
            <w:r>
              <w:rPr>
                <w:rFonts w:cstheme="minorHAnsi"/>
                <w:color w:val="000000" w:themeColor="text1"/>
                <w:sz w:val="20"/>
                <w:szCs w:val="20"/>
              </w:rPr>
              <w:fldChar w:fldCharType="begin">
                <w:fldData xml:space="preserve">PEVuZE5vdGU+PENpdGUgSGlkZGVuPSIxIj48QXV0aG9yPk1hZHJpZ2FsPC9BdXRob3I+PFllYXI+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</w:fldData>
              </w:fldChar>
            </w:r>
            <w:r w:rsidR="00855E64">
              <w:rPr>
                <w:rFonts w:cstheme="minorHAnsi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855E64">
              <w:rPr>
                <w:rFonts w:cstheme="minorHAnsi"/>
                <w:color w:val="000000" w:themeColor="text1"/>
                <w:sz w:val="20"/>
                <w:szCs w:val="20"/>
              </w:rPr>
              <w:fldChar w:fldCharType="begin">
                <w:fldData xml:space="preserve">PEVuZE5vdGU+PENpdGUgSGlkZGVuPSIxIj48QXV0aG9yPk1hZHJpZ2FsPC9BdXRob3I+PFllYXI+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</w:fldData>
              </w:fldChar>
            </w:r>
            <w:r w:rsidR="00855E64">
              <w:rPr>
                <w:rFonts w:cstheme="minorHAnsi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855E64">
              <w:rPr>
                <w:rFonts w:cstheme="minorHAnsi"/>
                <w:color w:val="000000" w:themeColor="text1"/>
                <w:sz w:val="20"/>
                <w:szCs w:val="20"/>
              </w:rPr>
            </w:r>
            <w:r w:rsidR="00855E64">
              <w:rPr>
                <w:rFonts w:cstheme="minorHAnsi"/>
                <w:color w:val="000000" w:themeColor="text1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 w:themeColor="text1"/>
                <w:sz w:val="20"/>
                <w:szCs w:val="20"/>
              </w:rPr>
            </w:r>
            <w:r w:rsidR="00000000">
              <w:rPr>
                <w:rFonts w:cstheme="minorHAnsi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71D0E793" w14:textId="77777777" w:rsidR="00292AFF" w:rsidRPr="006C7FBE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3701DA8D" w14:textId="77777777" w:rsidR="00292AFF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U.S. children in NHANES 2011–2012</w:t>
            </w:r>
          </w:p>
          <w:p w14:paraId="7650E3B1" w14:textId="2C8CF78E" w:rsidR="00292AFF" w:rsidRPr="006C7FBE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</w:tcPr>
          <w:p w14:paraId="183BEFB8" w14:textId="77777777" w:rsidR="00292AFF" w:rsidRPr="006C7FBE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 xml:space="preserve">Cross-sectional </w:t>
            </w:r>
          </w:p>
        </w:tc>
        <w:tc>
          <w:tcPr>
            <w:tcW w:w="1080" w:type="dxa"/>
          </w:tcPr>
          <w:p w14:paraId="4E682768" w14:textId="5F32DC01" w:rsidR="00292AFF" w:rsidRPr="006C7FBE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0CBC9827" w14:textId="0BA83B40" w:rsidR="00292AFF" w:rsidRPr="006C7FBE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6</w:t>
            </w:r>
            <w:r w:rsidR="00403743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1350" w:type="dxa"/>
          </w:tcPr>
          <w:p w14:paraId="3A25BBB4" w14:textId="3779C031" w:rsidR="00292AFF" w:rsidRPr="006C7FBE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Median=0.56</w:t>
            </w:r>
          </w:p>
        </w:tc>
        <w:tc>
          <w:tcPr>
            <w:tcW w:w="2880" w:type="dxa"/>
          </w:tcPr>
          <w:p w14:paraId="549EB052" w14:textId="1EF41677" w:rsidR="00292AFF" w:rsidRPr="006C7FBE" w:rsidRDefault="00292AFF" w:rsidP="00292AFF">
            <w:pPr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 xml:space="preserve">Pulmonary </w:t>
            </w:r>
            <w:r>
              <w:rPr>
                <w:rFonts w:cstheme="minorHAnsi"/>
                <w:color w:val="000000" w:themeColor="text1"/>
                <w:sz w:val="20"/>
                <w:szCs w:val="20"/>
              </w:rPr>
              <w:t>f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unction</w:t>
            </w:r>
          </w:p>
        </w:tc>
      </w:tr>
      <w:tr w:rsidR="00292AFF" w:rsidRPr="006C7FBE" w14:paraId="762B3C53" w14:textId="77777777" w:rsidTr="00F30122">
        <w:tc>
          <w:tcPr>
            <w:tcW w:w="1530" w:type="dxa"/>
          </w:tcPr>
          <w:p w14:paraId="1928C055" w14:textId="52990C24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Maidoumi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22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1haWRvdW1pPC9BdXRob3I+PFllYXI+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1haWRvdW1pPC9BdXRob3I+PFllYXI+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4B673E4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52CD8CA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orocco</w:t>
            </w:r>
          </w:p>
        </w:tc>
        <w:tc>
          <w:tcPr>
            <w:tcW w:w="2250" w:type="dxa"/>
          </w:tcPr>
          <w:p w14:paraId="329AA2F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living inside and outside a mining area</w:t>
            </w:r>
          </w:p>
        </w:tc>
        <w:tc>
          <w:tcPr>
            <w:tcW w:w="1890" w:type="dxa"/>
          </w:tcPr>
          <w:p w14:paraId="716B8B1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45C3E0A0" w14:textId="7236B2AA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&lt;100</w:t>
            </w:r>
          </w:p>
        </w:tc>
        <w:tc>
          <w:tcPr>
            <w:tcW w:w="1440" w:type="dxa"/>
          </w:tcPr>
          <w:p w14:paraId="068D29E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6–10 </w:t>
            </w:r>
          </w:p>
        </w:tc>
        <w:tc>
          <w:tcPr>
            <w:tcW w:w="1350" w:type="dxa"/>
          </w:tcPr>
          <w:p w14:paraId="708E2DBB" w14:textId="47150245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ubgroup means</w:t>
            </w:r>
            <w:r>
              <w:rPr>
                <w:rFonts w:cstheme="minorHAnsi"/>
                <w:sz w:val="20"/>
                <w:szCs w:val="20"/>
              </w:rPr>
              <w:t xml:space="preserve">: </w:t>
            </w:r>
            <w:r w:rsidRPr="006C7FBE">
              <w:rPr>
                <w:rFonts w:cstheme="minorHAnsi"/>
                <w:sz w:val="20"/>
                <w:szCs w:val="20"/>
              </w:rPr>
              <w:t>3.5, 2.3</w:t>
            </w:r>
          </w:p>
        </w:tc>
        <w:tc>
          <w:tcPr>
            <w:tcW w:w="2880" w:type="dxa"/>
          </w:tcPr>
          <w:p w14:paraId="197D4776" w14:textId="28BA6E48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Neurocognition </w:t>
            </w:r>
          </w:p>
        </w:tc>
      </w:tr>
      <w:tr w:rsidR="00292AFF" w:rsidRPr="006C7FBE" w14:paraId="0FC7EF95" w14:textId="77777777" w:rsidTr="00F30122">
        <w:tc>
          <w:tcPr>
            <w:tcW w:w="1530" w:type="dxa"/>
          </w:tcPr>
          <w:p w14:paraId="73B640C6" w14:textId="66DE54DE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Martin 2021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1hcnRpbjwvQXV0aG9yPjxZZWFyPjIw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=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1hcnRpbjwvQXV0aG9yPjxZZWFyPjIw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=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739E46B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1A0AB0F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0F33F5BD" w14:textId="7777777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from the CARES Study</w:t>
            </w:r>
          </w:p>
          <w:p w14:paraId="2734DF36" w14:textId="6D6D2511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3263D36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3AB25736" w14:textId="1510D23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66C873F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7–9</w:t>
            </w:r>
          </w:p>
        </w:tc>
        <w:tc>
          <w:tcPr>
            <w:tcW w:w="1350" w:type="dxa"/>
          </w:tcPr>
          <w:p w14:paraId="3315407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.43</w:t>
            </w:r>
          </w:p>
        </w:tc>
        <w:tc>
          <w:tcPr>
            <w:tcW w:w="2880" w:type="dxa"/>
          </w:tcPr>
          <w:p w14:paraId="5156F37D" w14:textId="13257B0E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Neurocognition</w:t>
            </w:r>
          </w:p>
        </w:tc>
      </w:tr>
      <w:tr w:rsidR="00292AFF" w:rsidRPr="006C7FBE" w14:paraId="099694FC" w14:textId="77777777" w:rsidTr="00F30122">
        <w:tc>
          <w:tcPr>
            <w:tcW w:w="1530" w:type="dxa"/>
          </w:tcPr>
          <w:p w14:paraId="043EF38F" w14:textId="309218E9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Menezes-Filho 2014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1lbmV6ZXMtRmlsaG88L0F1dGhvcj48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1lbmV6ZXMtRmlsaG88L0F1dGhvcj48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7E1272E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24CF5D2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Brazil</w:t>
            </w:r>
          </w:p>
        </w:tc>
        <w:tc>
          <w:tcPr>
            <w:tcW w:w="2250" w:type="dxa"/>
          </w:tcPr>
          <w:p w14:paraId="4235EC4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living near a ferro-manganese alloy plant</w:t>
            </w:r>
          </w:p>
        </w:tc>
        <w:tc>
          <w:tcPr>
            <w:tcW w:w="1890" w:type="dxa"/>
          </w:tcPr>
          <w:p w14:paraId="29B709D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6E020620" w14:textId="0A971DA0" w:rsidR="00292AFF" w:rsidRPr="006C7FBE" w:rsidRDefault="00292AFF" w:rsidP="00292AFF">
            <w:pPr>
              <w:rPr>
                <w:rFonts w:eastAsia="Calibri"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lt;100</w:t>
            </w:r>
          </w:p>
        </w:tc>
        <w:tc>
          <w:tcPr>
            <w:tcW w:w="1440" w:type="dxa"/>
          </w:tcPr>
          <w:p w14:paraId="5EB1E53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7–12 </w:t>
            </w:r>
          </w:p>
        </w:tc>
        <w:tc>
          <w:tcPr>
            <w:tcW w:w="1350" w:type="dxa"/>
          </w:tcPr>
          <w:p w14:paraId="69B38F40" w14:textId="77777777" w:rsidR="00292AFF" w:rsidRPr="006C7FBE" w:rsidRDefault="00292AFF" w:rsidP="00292AFF">
            <w:pPr>
              <w:rPr>
                <w:rFonts w:eastAsia="Calibri" w:cstheme="minorHAnsi"/>
                <w:sz w:val="20"/>
                <w:szCs w:val="20"/>
              </w:rPr>
            </w:pPr>
            <w:r w:rsidRPr="006C7FBE">
              <w:rPr>
                <w:rFonts w:eastAsia="Calibri" w:cstheme="minorHAnsi"/>
                <w:sz w:val="20"/>
                <w:szCs w:val="20"/>
              </w:rPr>
              <w:t>1.2</w:t>
            </w:r>
          </w:p>
        </w:tc>
        <w:tc>
          <w:tcPr>
            <w:tcW w:w="2880" w:type="dxa"/>
          </w:tcPr>
          <w:p w14:paraId="288B7865" w14:textId="58E12D7C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Behavior</w:t>
            </w:r>
          </w:p>
        </w:tc>
      </w:tr>
      <w:tr w:rsidR="00292AFF" w:rsidRPr="006C7FBE" w14:paraId="3EA9E45C" w14:textId="77777777" w:rsidTr="00F30122">
        <w:tc>
          <w:tcPr>
            <w:tcW w:w="1530" w:type="dxa"/>
          </w:tcPr>
          <w:p w14:paraId="70DE364D" w14:textId="5583F351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Min 2007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1pbjwvQXV0aG9yPjxZZWFyPjIwMDc8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1pbjwvQXV0aG9yPjxZZWFyPjIwMDc8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</w:fldData>
              </w:fldCha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</w:r>
            <w:r w:rsidR="00855E64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0A0A438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46CE35D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280ACA0F" w14:textId="7777777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of white-collar civil servants</w:t>
            </w:r>
          </w:p>
          <w:p w14:paraId="6FF3523D" w14:textId="5767112D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64A6DAA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701F3978" w14:textId="7E1B18A9" w:rsidR="00292AFF" w:rsidRPr="006C7FBE" w:rsidRDefault="00292AFF" w:rsidP="00292AFF">
            <w:pPr>
              <w:rPr>
                <w:rFonts w:eastAsia="Calibri"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lt;100</w:t>
            </w:r>
          </w:p>
        </w:tc>
        <w:tc>
          <w:tcPr>
            <w:tcW w:w="1440" w:type="dxa"/>
          </w:tcPr>
          <w:p w14:paraId="78EC93A5" w14:textId="77777777" w:rsidR="00292AFF" w:rsidRPr="006C7FBE" w:rsidRDefault="00292AFF" w:rsidP="00292AFF">
            <w:pPr>
              <w:rPr>
                <w:rFonts w:eastAsia="Calibri"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7–16</w:t>
            </w:r>
          </w:p>
        </w:tc>
        <w:tc>
          <w:tcPr>
            <w:tcW w:w="1350" w:type="dxa"/>
          </w:tcPr>
          <w:p w14:paraId="26E9263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2.9</w:t>
            </w:r>
          </w:p>
        </w:tc>
        <w:tc>
          <w:tcPr>
            <w:tcW w:w="2880" w:type="dxa"/>
          </w:tcPr>
          <w:p w14:paraId="596CD165" w14:textId="519AD9B8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Neurobehavior</w:t>
            </w:r>
          </w:p>
        </w:tc>
      </w:tr>
      <w:tr w:rsidR="00292AFF" w:rsidRPr="006C7FBE" w14:paraId="149E011E" w14:textId="77777777" w:rsidTr="00F30122">
        <w:tc>
          <w:tcPr>
            <w:tcW w:w="1530" w:type="dxa"/>
          </w:tcPr>
          <w:p w14:paraId="16AA8101" w14:textId="2FAFBF88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Min 2008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Min&lt;/Author&gt;&lt;Year&gt;2008&lt;/Year&gt;&lt;RecNum&gt;75&lt;/RecNum&gt;&lt;record&gt;&lt;rec-number&gt;75&lt;/rec-number&gt;&lt;foreign-keys&gt;&lt;key app="EN" db-id="ee2dtzwe5r99wse52rbpzaddzrta2sxxafvz" timestamp="1698337018"&gt;75&lt;/key&gt;&lt;/foreign-keys&gt;&lt;ref-type name="Journal Article"&gt;17&lt;/ref-type&gt;&lt;contributors&gt;&lt;authors&gt;&lt;author&gt;Min, Kyoung-Bok&lt;/author&gt;&lt;author&gt;Min, Jin-Young&lt;/author&gt;&lt;author&gt;Cho, Sung-Il&lt;/author&gt;&lt;author&gt;Kim, Rokho&lt;/author&gt;&lt;author&gt;Kim, Ho&lt;/author&gt;&lt;author&gt;Paek, Domyung&lt;/author&gt;&lt;/authors&gt;&lt;/contributors&gt;&lt;titles&gt;&lt;title&gt;Relationship between low blood lead levels and growth in children of white-collar civil servants in Korea&lt;/title&gt;&lt;secondary-title&gt;Int J Hyg Environ Health&lt;/secondary-title&gt;&lt;/titles&gt;&lt;periodical&gt;&lt;full-title&gt;Int J Hyg Environ Health&lt;/full-title&gt;&lt;/periodical&gt;&lt;pages&gt;82-7&lt;/pages&gt;&lt;volume&gt;211&lt;/volume&gt;&lt;number&gt;1-2&lt;/number&gt;&lt;section&gt;Min, Kyoung-Bok. Institute of Health and Environment, Seoul National University, Chongno-gu Yongeun-dong 28, Seoul 110-460, Republic of Korea.&lt;/section&gt;&lt;keywords&gt;&lt;keyword&gt;Adolescent&lt;/keyword&gt;&lt;keyword&gt;Body Mass Index&lt;/keyword&gt;&lt;keyword&gt;Body Size/de [Drug Effects]&lt;/keyword&gt;&lt;keyword&gt;Child&lt;/keyword&gt;&lt;keyword&gt;*Child Development/de [Drug Effects]&lt;/keyword&gt;&lt;keyword&gt;Female&lt;/keyword&gt;&lt;keyword&gt;*Growth/de [Drug Effects]&lt;/keyword&gt;&lt;keyword&gt;Humans&lt;/keyword&gt;&lt;keyword&gt;Korea/ep [Epidemiology]&lt;/keyword&gt;&lt;keyword&gt;*Lead/bl [Blood]&lt;/keyword&gt;&lt;keyword&gt;Lead Poisoning/ep [Epidemiology]&lt;/keyword&gt;&lt;keyword&gt;*Lead Poisoning/pc [Prevention &amp;amp; Control]&lt;/keyword&gt;&lt;keyword&gt;Linear Models&lt;/keyword&gt;&lt;keyword&gt;Male&lt;/keyword&gt;&lt;keyword&gt;Multivariate Analysis&lt;/keyword&gt;&lt;keyword&gt;Socioeconomic Factors&lt;/keyword&gt;&lt;/keywords&gt;&lt;dates&gt;&lt;year&gt;2008&lt;/year&gt;&lt;/dates&gt;&lt;pub-location&gt;Germany&lt;/pub-location&gt;&lt;isbn&gt;1438-4639&lt;/isbn&gt;&lt;urls&gt;&lt;related-urls&gt;&lt;url&gt;http://ovidsp.ovid.com/ovidweb.cgi?T=JS&amp;amp;PAGE=reference&amp;amp;D=med7&amp;amp;NEWS=N&amp;amp;AN=17588495&lt;/url&gt;&lt;/related-urls&gt;&lt;/urls&gt;&lt;remote-database-name&gt;Ovid MEDLINE(R) &amp;lt;2008 to 2009&amp;gt;&lt;/remote-database-name&gt;&lt;access-date&gt;20070621//&lt;/access-dat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45776D4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11A7A24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488EB274" w14:textId="7777777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of white-collar civil servants</w:t>
            </w:r>
          </w:p>
          <w:p w14:paraId="6708FF5D" w14:textId="40F66BB4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5F398BD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3DB7B1DE" w14:textId="36B2F8FB" w:rsidR="00292AFF" w:rsidRPr="006C7FBE" w:rsidRDefault="00292AFF" w:rsidP="00292AFF">
            <w:pPr>
              <w:rPr>
                <w:rFonts w:eastAsia="Calibri"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4B2F72E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5–13</w:t>
            </w:r>
          </w:p>
        </w:tc>
        <w:tc>
          <w:tcPr>
            <w:tcW w:w="1350" w:type="dxa"/>
          </w:tcPr>
          <w:p w14:paraId="7657FF47" w14:textId="77777777" w:rsidR="00292AFF" w:rsidRPr="006C7FBE" w:rsidRDefault="00292AFF" w:rsidP="00292AFF">
            <w:pPr>
              <w:rPr>
                <w:rFonts w:eastAsia="Calibri"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2.4</w:t>
            </w:r>
          </w:p>
        </w:tc>
        <w:tc>
          <w:tcPr>
            <w:tcW w:w="2880" w:type="dxa"/>
          </w:tcPr>
          <w:p w14:paraId="28E92E32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Physical growth </w:t>
            </w:r>
          </w:p>
        </w:tc>
      </w:tr>
      <w:tr w:rsidR="00292AFF" w:rsidRPr="006C7FBE" w14:paraId="29B66025" w14:textId="77777777" w:rsidTr="00F30122">
        <w:tc>
          <w:tcPr>
            <w:tcW w:w="1530" w:type="dxa"/>
          </w:tcPr>
          <w:p w14:paraId="0C9DA448" w14:textId="7AAD5356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lastRenderedPageBreak/>
              <w:t>Nie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1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5pZTwvQXV0aG9yPjxZZWFyPjIwMTE8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</w:fldData>
              </w:fldChar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5pZTwvQXV0aG9yPjxZZWFyPjIwMTE8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</w:fldData>
              </w:fldChar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16B4237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17C166B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718F710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26F0B406" w14:textId="77777777" w:rsidR="00292AFF" w:rsidRPr="006C7FBE" w:rsidRDefault="00292AFF" w:rsidP="00292AFF">
            <w:pPr>
              <w:rPr>
                <w:rFonts w:eastAsia="Calibri"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with elevated lead exposure before age 5</w:t>
            </w:r>
          </w:p>
        </w:tc>
        <w:tc>
          <w:tcPr>
            <w:tcW w:w="1890" w:type="dxa"/>
          </w:tcPr>
          <w:p w14:paraId="7B371BEC" w14:textId="77777777" w:rsidR="00292AFF" w:rsidRPr="006C7FBE" w:rsidRDefault="00292AFF" w:rsidP="00292AFF">
            <w:pPr>
              <w:rPr>
                <w:rFonts w:eastAsia="Calibri"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0C373375" w14:textId="74EAED1C" w:rsidR="00292AFF" w:rsidRPr="006C7FBE" w:rsidRDefault="00292AFF" w:rsidP="00292AFF">
            <w:pPr>
              <w:rPr>
                <w:rFonts w:eastAsia="Calibri"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lt;100</w:t>
            </w:r>
          </w:p>
        </w:tc>
        <w:tc>
          <w:tcPr>
            <w:tcW w:w="1440" w:type="dxa"/>
          </w:tcPr>
          <w:p w14:paraId="3CBDD9C2" w14:textId="77777777" w:rsidR="00292AFF" w:rsidRPr="006C7FBE" w:rsidRDefault="00292AFF" w:rsidP="00292AFF">
            <w:pPr>
              <w:rPr>
                <w:rFonts w:eastAsia="Calibri" w:cstheme="minorHAnsi"/>
                <w:sz w:val="20"/>
                <w:szCs w:val="20"/>
              </w:rPr>
            </w:pPr>
            <w:r w:rsidRPr="006C7FBE">
              <w:rPr>
                <w:rFonts w:eastAsia="Calibri" w:cstheme="minorHAnsi"/>
                <w:sz w:val="20"/>
                <w:szCs w:val="20"/>
              </w:rPr>
              <w:t>8–13</w:t>
            </w:r>
          </w:p>
        </w:tc>
        <w:tc>
          <w:tcPr>
            <w:tcW w:w="1350" w:type="dxa"/>
          </w:tcPr>
          <w:p w14:paraId="5A57C18A" w14:textId="77777777" w:rsidR="00292AFF" w:rsidRPr="006C7FBE" w:rsidRDefault="00292AFF" w:rsidP="00292AFF">
            <w:pPr>
              <w:rPr>
                <w:rFonts w:eastAsia="Calibri"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.72</w:t>
            </w:r>
          </w:p>
        </w:tc>
        <w:tc>
          <w:tcPr>
            <w:tcW w:w="2880" w:type="dxa"/>
          </w:tcPr>
          <w:p w14:paraId="73A8B1B5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Neurodevelopment </w:t>
            </w:r>
          </w:p>
        </w:tc>
      </w:tr>
      <w:tr w:rsidR="00292AFF" w:rsidRPr="006C7FBE" w14:paraId="6FC97CA6" w14:textId="77777777" w:rsidTr="00F30122">
        <w:tc>
          <w:tcPr>
            <w:tcW w:w="1530" w:type="dxa"/>
          </w:tcPr>
          <w:p w14:paraId="54933ACA" w14:textId="79BE5675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Nigg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08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Nigg&lt;/Author&gt;&lt;Year&gt;2008&lt;/Year&gt;&lt;RecNum&gt;77&lt;/RecNum&gt;&lt;record&gt;&lt;rec-number&gt;77&lt;/rec-number&gt;&lt;foreign-keys&gt;&lt;key app="EN" db-id="ee2dtzwe5r99wse52rbpzaddzrta2sxxafvz" timestamp="1698337051"&gt;77&lt;/key&gt;&lt;/foreign-keys&gt;&lt;ref-type name="Journal Article"&gt;17&lt;/ref-type&gt;&lt;contributors&gt;&lt;authors&gt;&lt;author&gt;Nigg, Joel T.&lt;/author&gt;&lt;author&gt;Knottnerus, G. Mark&lt;/author&gt;&lt;author&gt;Martel, Michelle M.&lt;/author&gt;&lt;author&gt;Nikolas, Molly&lt;/author&gt;&lt;author&gt;Cavanagh, Kevin&lt;/author&gt;&lt;author&gt;Karmaus, Wilfried&lt;/author&gt;&lt;author&gt;Rappley, Marsha D.&lt;/author&gt;&lt;/authors&gt;&lt;/contributors&gt;&lt;titles&gt;&lt;title&gt;Low blood lead levels associated with clinically diagnosed attention-deficit/hyperactivity disorder and mediated by weak cognitive control&lt;/title&gt;&lt;secondary-title&gt;Biol Psychiatry&lt;/secondary-title&gt;&lt;/titles&gt;&lt;periodical&gt;&lt;full-title&gt;Biol Psychiatry&lt;/full-title&gt;&lt;/periodical&gt;&lt;pages&gt;325-31&lt;/pages&gt;&lt;volume&gt;63&lt;/volume&gt;&lt;number&gt;3&lt;/number&gt;&lt;section&gt;Nigg, Joel T. Department of Psychology, Michigan State University, East Lansing, Lansing, MI 48824-1116, USA. nigg@msu.edu&lt;/section&gt;&lt;keywords&gt;&lt;keyword&gt;Adolescent&lt;/keyword&gt;&lt;keyword&gt;*Attention Deficit Disorder with Hyperactivity/bl [Blood]&lt;/keyword&gt;&lt;keyword&gt;*Attention Deficit Disorder with Hyperactivity/co [Complications]&lt;/keyword&gt;&lt;keyword&gt;Child&lt;/keyword&gt;&lt;keyword&gt;*Cognition Disorders/bl [Blood]&lt;/keyword&gt;&lt;keyword&gt;*Cognition Disorders/et [Etiology]&lt;/keyword&gt;&lt;keyword&gt;Female&lt;/keyword&gt;&lt;keyword&gt;Humans&lt;/keyword&gt;&lt;keyword&gt;Intelligence/ph [Physiology]&lt;/keyword&gt;&lt;keyword&gt;*Lead/bl [Blood]&lt;/keyword&gt;&lt;keyword&gt;Male&lt;/keyword&gt;&lt;keyword&gt;Mass Spectrometry/mt [Methods]&lt;/keyword&gt;&lt;keyword&gt;Neuropsychological Tests&lt;/keyword&gt;&lt;/keywords&gt;&lt;dates&gt;&lt;year&gt;2008&lt;/year&gt;&lt;/dates&gt;&lt;pub-location&gt;United States&lt;/pub-location&gt;&lt;isbn&gt;1873-2402&amp;#xD;0006-3223&lt;/isbn&gt;&lt;urls&gt;&lt;related-urls&gt;&lt;url&gt;http://ovidsp.ovid.com/ovidweb.cgi?T=JS&amp;amp;PAGE=reference&amp;amp;D=med7&amp;amp;NEWS=N&amp;amp;AN=17868654&lt;/url&gt;&lt;/related-urls&gt;&lt;/urls&gt;&lt;remote-database-name&gt;Ovid MEDLINE(R) &amp;lt;2008 to 2009&amp;gt;&lt;/remote-database-name&gt;&lt;access-date&gt;20070914//&lt;/access-dat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2F433EE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41D231B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37C9F99F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5A7A0ED2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ildren and adolescents with and without ADHD</w:t>
            </w:r>
          </w:p>
        </w:tc>
        <w:tc>
          <w:tcPr>
            <w:tcW w:w="1890" w:type="dxa"/>
          </w:tcPr>
          <w:p w14:paraId="179761C3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Case-control study</w:t>
            </w:r>
          </w:p>
        </w:tc>
        <w:tc>
          <w:tcPr>
            <w:tcW w:w="1080" w:type="dxa"/>
          </w:tcPr>
          <w:p w14:paraId="258E36A8" w14:textId="1A88359D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5BD38314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8</w:t>
            </w: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–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17 </w:t>
            </w:r>
          </w:p>
        </w:tc>
        <w:tc>
          <w:tcPr>
            <w:tcW w:w="1350" w:type="dxa"/>
          </w:tcPr>
          <w:p w14:paraId="02796083" w14:textId="63883469" w:rsidR="00292AFF" w:rsidRPr="006C7FBE" w:rsidRDefault="00675835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1.03</w:t>
            </w:r>
          </w:p>
        </w:tc>
        <w:tc>
          <w:tcPr>
            <w:tcW w:w="2880" w:type="dxa"/>
          </w:tcPr>
          <w:p w14:paraId="05783658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ADHD</w:t>
            </w:r>
          </w:p>
        </w:tc>
      </w:tr>
      <w:tr w:rsidR="00292AFF" w:rsidRPr="006C7FBE" w14:paraId="6187B460" w14:textId="77777777" w:rsidTr="00F30122">
        <w:tc>
          <w:tcPr>
            <w:tcW w:w="1530" w:type="dxa"/>
          </w:tcPr>
          <w:p w14:paraId="1FBFE35C" w14:textId="00002FCF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Nigg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0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5pZ2c8L0F1dGhvcj48WWVhcj4yMDEw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==
</w:fldData>
              </w:fldChar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5pZ2c8L0F1dGhvcj48WWVhcj4yMDEw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==
</w:fldData>
              </w:fldChar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1F81FCB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58C9C0F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4EFCA98F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4E01A705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Children and adolescents with and without ADHD </w:t>
            </w:r>
          </w:p>
        </w:tc>
        <w:tc>
          <w:tcPr>
            <w:tcW w:w="1890" w:type="dxa"/>
          </w:tcPr>
          <w:p w14:paraId="30713D04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 w:themeColor="text1"/>
                <w:sz w:val="20"/>
                <w:szCs w:val="20"/>
              </w:rPr>
              <w:t>Case-control study</w:t>
            </w:r>
          </w:p>
        </w:tc>
        <w:tc>
          <w:tcPr>
            <w:tcW w:w="1080" w:type="dxa"/>
          </w:tcPr>
          <w:p w14:paraId="033E7FE6" w14:textId="2F1FF61B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0FBD4BF0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6–17 </w:t>
            </w:r>
          </w:p>
        </w:tc>
        <w:tc>
          <w:tcPr>
            <w:tcW w:w="1350" w:type="dxa"/>
          </w:tcPr>
          <w:p w14:paraId="6C16DE33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0.73</w:t>
            </w:r>
          </w:p>
        </w:tc>
        <w:tc>
          <w:tcPr>
            <w:tcW w:w="2880" w:type="dxa"/>
          </w:tcPr>
          <w:p w14:paraId="44573B38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ADHD, ADHD symptoms</w:t>
            </w:r>
          </w:p>
        </w:tc>
      </w:tr>
      <w:tr w:rsidR="00292AFF" w:rsidRPr="006C7FBE" w14:paraId="58A4538D" w14:textId="77777777" w:rsidTr="00F30122">
        <w:tc>
          <w:tcPr>
            <w:tcW w:w="1530" w:type="dxa"/>
          </w:tcPr>
          <w:p w14:paraId="2E1FA955" w14:textId="67778391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Nigg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6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5pZ2c8L0F1dGhvcj48WWVhcj4yMDE2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</w:fldData>
              </w:fldChar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5pZ2c8L0F1dGhvcj48WWVhcj4yMDE2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</w:fldData>
              </w:fldChar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0FAFEF4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6B7B68F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78775E7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1670E49D" w14:textId="1C48801A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from Michigan</w:t>
            </w:r>
          </w:p>
        </w:tc>
        <w:tc>
          <w:tcPr>
            <w:tcW w:w="1890" w:type="dxa"/>
          </w:tcPr>
          <w:p w14:paraId="03FF109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ase-control study</w:t>
            </w:r>
          </w:p>
        </w:tc>
        <w:tc>
          <w:tcPr>
            <w:tcW w:w="1080" w:type="dxa"/>
          </w:tcPr>
          <w:p w14:paraId="6B2D05A3" w14:textId="73C2E2B2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393E3DA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2</w:t>
            </w:r>
          </w:p>
        </w:tc>
        <w:tc>
          <w:tcPr>
            <w:tcW w:w="1350" w:type="dxa"/>
          </w:tcPr>
          <w:p w14:paraId="23D0A1E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ubgroup means: 0.74, 0.94</w:t>
            </w:r>
          </w:p>
        </w:tc>
        <w:tc>
          <w:tcPr>
            <w:tcW w:w="2880" w:type="dxa"/>
          </w:tcPr>
          <w:p w14:paraId="15E04AD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ADHD symptoms, IQ</w:t>
            </w:r>
          </w:p>
        </w:tc>
      </w:tr>
      <w:tr w:rsidR="00292AFF" w:rsidRPr="006C7FBE" w14:paraId="18EF9D5B" w14:textId="77777777" w:rsidTr="00F30122">
        <w:tc>
          <w:tcPr>
            <w:tcW w:w="1530" w:type="dxa"/>
          </w:tcPr>
          <w:p w14:paraId="33263791" w14:textId="04017BEA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Nkomo 2017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5rb21vPC9BdXRob3I+PFllYXI+MjAx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==
</w:fldData>
              </w:fldChar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5rb21vPC9BdXRob3I+PFllYXI+MjAx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==
</w:fldData>
              </w:fldChar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5C2E8C5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00CBD21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2646501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outh Africa</w:t>
            </w:r>
          </w:p>
        </w:tc>
        <w:tc>
          <w:tcPr>
            <w:tcW w:w="2250" w:type="dxa"/>
          </w:tcPr>
          <w:p w14:paraId="727C00A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from the Birth to Twenty Plus cohort</w:t>
            </w:r>
          </w:p>
        </w:tc>
        <w:tc>
          <w:tcPr>
            <w:tcW w:w="1890" w:type="dxa"/>
          </w:tcPr>
          <w:p w14:paraId="1A324B7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Prospective cohort study</w:t>
            </w:r>
          </w:p>
        </w:tc>
        <w:tc>
          <w:tcPr>
            <w:tcW w:w="1080" w:type="dxa"/>
          </w:tcPr>
          <w:p w14:paraId="16860467" w14:textId="2706D9B1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2E6393AC" w14:textId="24C21602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Exposure</w:t>
            </w:r>
            <w:r>
              <w:rPr>
                <w:rFonts w:cstheme="minorHAnsi"/>
                <w:sz w:val="20"/>
                <w:szCs w:val="20"/>
              </w:rPr>
              <w:t>:</w:t>
            </w:r>
            <w:r w:rsidR="003A0679">
              <w:rPr>
                <w:rFonts w:cstheme="minorHAnsi"/>
                <w:sz w:val="20"/>
                <w:szCs w:val="20"/>
              </w:rPr>
              <w:t xml:space="preserve"> </w:t>
            </w:r>
            <w:r w:rsidRPr="006C7FBE">
              <w:rPr>
                <w:rFonts w:cstheme="minorHAnsi"/>
                <w:sz w:val="20"/>
                <w:szCs w:val="20"/>
              </w:rPr>
              <w:t>13; Outcome</w:t>
            </w:r>
            <w:r>
              <w:rPr>
                <w:rFonts w:cstheme="minorHAnsi"/>
                <w:sz w:val="20"/>
                <w:szCs w:val="20"/>
              </w:rPr>
              <w:t>:</w:t>
            </w:r>
            <w:r w:rsidR="003A0679">
              <w:rPr>
                <w:rFonts w:cstheme="minorHAnsi"/>
                <w:sz w:val="20"/>
                <w:szCs w:val="20"/>
              </w:rPr>
              <w:t xml:space="preserve"> </w:t>
            </w:r>
            <w:r w:rsidRPr="006C7FBE">
              <w:rPr>
                <w:rFonts w:cstheme="minorHAnsi"/>
                <w:sz w:val="20"/>
                <w:szCs w:val="20"/>
              </w:rPr>
              <w:t>15–16</w:t>
            </w:r>
          </w:p>
        </w:tc>
        <w:tc>
          <w:tcPr>
            <w:tcW w:w="1350" w:type="dxa"/>
          </w:tcPr>
          <w:p w14:paraId="3D25066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5.76</w:t>
            </w:r>
          </w:p>
        </w:tc>
        <w:tc>
          <w:tcPr>
            <w:tcW w:w="2880" w:type="dxa"/>
          </w:tcPr>
          <w:p w14:paraId="50744E6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Violent behavior</w:t>
            </w:r>
          </w:p>
        </w:tc>
      </w:tr>
      <w:tr w:rsidR="00292AFF" w:rsidRPr="006C7FBE" w14:paraId="6F1CE170" w14:textId="77777777" w:rsidTr="00F30122">
        <w:tc>
          <w:tcPr>
            <w:tcW w:w="1530" w:type="dxa"/>
          </w:tcPr>
          <w:p w14:paraId="3B7475CA" w14:textId="6FBBB6C1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Nkomo 2018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5rb21vPC9BdXRob3I+PFllYXI+MjAx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</w:fldData>
              </w:fldChar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k5rb21vPC9BdXRob3I+PFllYXI+MjAx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</w:fldData>
              </w:fldChar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7DD7960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52A38DF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678A2DA5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outh Africa</w:t>
            </w:r>
          </w:p>
        </w:tc>
        <w:tc>
          <w:tcPr>
            <w:tcW w:w="2250" w:type="dxa"/>
          </w:tcPr>
          <w:p w14:paraId="3B0608E1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from the Birth to Twenty Plus cohort</w:t>
            </w:r>
          </w:p>
        </w:tc>
        <w:tc>
          <w:tcPr>
            <w:tcW w:w="1890" w:type="dxa"/>
          </w:tcPr>
          <w:p w14:paraId="718F75D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Prospective cohort study</w:t>
            </w:r>
          </w:p>
        </w:tc>
        <w:tc>
          <w:tcPr>
            <w:tcW w:w="1080" w:type="dxa"/>
          </w:tcPr>
          <w:p w14:paraId="27A83AE8" w14:textId="27A61CC1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7BE8978A" w14:textId="25067A3E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Exposure</w:t>
            </w:r>
            <w:r>
              <w:rPr>
                <w:rFonts w:cstheme="minorHAnsi"/>
                <w:sz w:val="20"/>
                <w:szCs w:val="20"/>
              </w:rPr>
              <w:t>:</w:t>
            </w:r>
            <w:r w:rsidR="00544D99">
              <w:rPr>
                <w:rFonts w:cstheme="minorHAnsi"/>
                <w:sz w:val="20"/>
                <w:szCs w:val="20"/>
              </w:rPr>
              <w:t xml:space="preserve"> </w:t>
            </w:r>
            <w:r w:rsidRPr="006C7FBE">
              <w:rPr>
                <w:rFonts w:cstheme="minorHAnsi"/>
                <w:sz w:val="20"/>
                <w:szCs w:val="20"/>
              </w:rPr>
              <w:t>13; Outcome</w:t>
            </w:r>
            <w:r>
              <w:rPr>
                <w:rFonts w:cstheme="minorHAnsi"/>
                <w:sz w:val="20"/>
                <w:szCs w:val="20"/>
              </w:rPr>
              <w:t>:</w:t>
            </w:r>
            <w:r w:rsidR="00544D99">
              <w:rPr>
                <w:rFonts w:cstheme="minorHAnsi"/>
                <w:sz w:val="20"/>
                <w:szCs w:val="20"/>
              </w:rPr>
              <w:t xml:space="preserve"> </w:t>
            </w:r>
            <w:r w:rsidRPr="006C7FBE">
              <w:rPr>
                <w:rFonts w:cstheme="minorHAnsi"/>
                <w:sz w:val="20"/>
                <w:szCs w:val="20"/>
              </w:rPr>
              <w:t xml:space="preserve">14–15 </w:t>
            </w:r>
          </w:p>
        </w:tc>
        <w:tc>
          <w:tcPr>
            <w:tcW w:w="1350" w:type="dxa"/>
          </w:tcPr>
          <w:p w14:paraId="250A915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5.6</w:t>
            </w:r>
          </w:p>
        </w:tc>
        <w:tc>
          <w:tcPr>
            <w:tcW w:w="2880" w:type="dxa"/>
          </w:tcPr>
          <w:p w14:paraId="21770C3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Aggressive behavior</w:t>
            </w:r>
          </w:p>
        </w:tc>
      </w:tr>
      <w:tr w:rsidR="00292AFF" w:rsidRPr="006C7FBE" w14:paraId="78AD21B5" w14:textId="77777777" w:rsidTr="00F30122">
        <w:tc>
          <w:tcPr>
            <w:tcW w:w="1530" w:type="dxa"/>
          </w:tcPr>
          <w:p w14:paraId="420173C2" w14:textId="47C37C02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Pan 2018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BhbjwvQXV0aG9yPjxZZWFyPjIwMTg8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</w:fldData>
              </w:fldChar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BhbjwvQXV0aG9yPjxZZWFyPjIwMTg8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</w:fldData>
              </w:fldChar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</w:r>
            <w:r w:rsidR="00C6775F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4CC2ACD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636EC73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2BDD91E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na</w:t>
            </w:r>
          </w:p>
        </w:tc>
        <w:tc>
          <w:tcPr>
            <w:tcW w:w="2250" w:type="dxa"/>
          </w:tcPr>
          <w:p w14:paraId="6E3212B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from towns with and without a steel mill</w:t>
            </w:r>
          </w:p>
        </w:tc>
        <w:tc>
          <w:tcPr>
            <w:tcW w:w="1890" w:type="dxa"/>
          </w:tcPr>
          <w:p w14:paraId="1205F11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08FEF91E" w14:textId="36F8FA83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501–1,000</w:t>
            </w:r>
          </w:p>
        </w:tc>
        <w:tc>
          <w:tcPr>
            <w:tcW w:w="1440" w:type="dxa"/>
          </w:tcPr>
          <w:p w14:paraId="38A7ADB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9–11 </w:t>
            </w:r>
          </w:p>
        </w:tc>
        <w:tc>
          <w:tcPr>
            <w:tcW w:w="1350" w:type="dxa"/>
          </w:tcPr>
          <w:p w14:paraId="13C1348F" w14:textId="26B26460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ubgroup GMs</w:t>
            </w:r>
            <w:r w:rsidR="00173334">
              <w:rPr>
                <w:rFonts w:cstheme="minorHAnsi"/>
                <w:sz w:val="20"/>
                <w:szCs w:val="20"/>
              </w:rPr>
              <w:t xml:space="preserve">: </w:t>
            </w:r>
            <w:r w:rsidRPr="006C7FBE">
              <w:rPr>
                <w:rFonts w:cstheme="minorHAnsi"/>
                <w:sz w:val="20"/>
                <w:szCs w:val="20"/>
              </w:rPr>
              <w:t>3.7, 6.6</w:t>
            </w:r>
          </w:p>
        </w:tc>
        <w:tc>
          <w:tcPr>
            <w:tcW w:w="2880" w:type="dxa"/>
          </w:tcPr>
          <w:p w14:paraId="7609FFF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IQ </w:t>
            </w:r>
            <w:r w:rsidRPr="006C7FBE">
              <w:rPr>
                <w:rFonts w:cstheme="minorHAnsi"/>
                <w:sz w:val="20"/>
                <w:szCs w:val="20"/>
              </w:rPr>
              <w:br/>
            </w:r>
          </w:p>
        </w:tc>
      </w:tr>
      <w:tr w:rsidR="00292AFF" w:rsidRPr="006C7FBE" w14:paraId="1C8B77A5" w14:textId="77777777" w:rsidTr="00F30122">
        <w:tc>
          <w:tcPr>
            <w:tcW w:w="1530" w:type="dxa"/>
          </w:tcPr>
          <w:p w14:paraId="24F31684" w14:textId="19EBEA4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Park 2016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Bhcms8L0F1dGhvcj48WWVhcj4yMDE2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==
</w:fldData>
              </w:fldChar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Bhcms8L0F1dGhvcj48WWVhcj4yMDE2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==
</w:fldData>
              </w:fldChar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1CB37FE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2D3D778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2A1EACD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75D97C2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with and without ADHD</w:t>
            </w:r>
          </w:p>
        </w:tc>
        <w:tc>
          <w:tcPr>
            <w:tcW w:w="1890" w:type="dxa"/>
          </w:tcPr>
          <w:p w14:paraId="337E0D3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ase-control study</w:t>
            </w:r>
          </w:p>
        </w:tc>
        <w:tc>
          <w:tcPr>
            <w:tcW w:w="1080" w:type="dxa"/>
          </w:tcPr>
          <w:p w14:paraId="05CEA1E0" w14:textId="5423AF0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6324B12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an=8</w:t>
            </w:r>
          </w:p>
        </w:tc>
        <w:tc>
          <w:tcPr>
            <w:tcW w:w="1350" w:type="dxa"/>
          </w:tcPr>
          <w:p w14:paraId="11AC96B6" w14:textId="525686A0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ubgroup GMs</w:t>
            </w:r>
            <w:r w:rsidR="00173334">
              <w:rPr>
                <w:rFonts w:cstheme="minorHAnsi"/>
                <w:sz w:val="20"/>
                <w:szCs w:val="20"/>
              </w:rPr>
              <w:t xml:space="preserve">: </w:t>
            </w:r>
            <w:r w:rsidRPr="006C7FBE">
              <w:rPr>
                <w:rFonts w:cstheme="minorHAnsi"/>
                <w:sz w:val="20"/>
                <w:szCs w:val="20"/>
              </w:rPr>
              <w:t>1.9, 1.59</w:t>
            </w:r>
          </w:p>
        </w:tc>
        <w:tc>
          <w:tcPr>
            <w:tcW w:w="2880" w:type="dxa"/>
          </w:tcPr>
          <w:p w14:paraId="251E756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ADHD</w:t>
            </w:r>
          </w:p>
        </w:tc>
      </w:tr>
      <w:tr w:rsidR="00292AFF" w:rsidRPr="006C7FBE" w14:paraId="16F16D69" w14:textId="77777777" w:rsidTr="00F30122">
        <w:tc>
          <w:tcPr>
            <w:tcW w:w="1530" w:type="dxa"/>
          </w:tcPr>
          <w:p w14:paraId="2D79AC64" w14:textId="6B06455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Poursafa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4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BvdXJzYWZhPC9BdXRob3I+PFllYXI+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</w:fldData>
              </w:fldChar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BvdXJzYWZhPC9BdXRob3I+PFllYXI+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</w:fldData>
              </w:fldChar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2FD73BB1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6F19B41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481EB87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Iran</w:t>
            </w:r>
          </w:p>
        </w:tc>
        <w:tc>
          <w:tcPr>
            <w:tcW w:w="2250" w:type="dxa"/>
          </w:tcPr>
          <w:p w14:paraId="5D9671A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with and without metabolic syndrome from the CASPIAN-III study</w:t>
            </w:r>
          </w:p>
        </w:tc>
        <w:tc>
          <w:tcPr>
            <w:tcW w:w="1890" w:type="dxa"/>
          </w:tcPr>
          <w:p w14:paraId="6F942DF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ase-control study</w:t>
            </w:r>
          </w:p>
        </w:tc>
        <w:tc>
          <w:tcPr>
            <w:tcW w:w="1080" w:type="dxa"/>
          </w:tcPr>
          <w:p w14:paraId="22B49CC6" w14:textId="08903583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05EF206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an=14</w:t>
            </w:r>
          </w:p>
        </w:tc>
        <w:tc>
          <w:tcPr>
            <w:tcW w:w="1350" w:type="dxa"/>
          </w:tcPr>
          <w:p w14:paraId="41BA423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0.07</w:t>
            </w:r>
          </w:p>
        </w:tc>
        <w:tc>
          <w:tcPr>
            <w:tcW w:w="2880" w:type="dxa"/>
          </w:tcPr>
          <w:p w14:paraId="218C1AE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ardiometabolic risk factors</w:t>
            </w:r>
          </w:p>
        </w:tc>
      </w:tr>
      <w:tr w:rsidR="00292AFF" w:rsidRPr="006C7FBE" w14:paraId="57E88D08" w14:textId="77777777" w:rsidTr="00F30122">
        <w:tc>
          <w:tcPr>
            <w:tcW w:w="1530" w:type="dxa"/>
          </w:tcPr>
          <w:p w14:paraId="46FF05EC" w14:textId="5CC847C3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Renzetti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21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JlbnpldHRpPC9BdXRob3I+PFllYXI+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</w:fldData>
              </w:fldChar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JlbnpldHRpPC9BdXRob3I+PFllYXI+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</w:fldData>
              </w:fldChar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6529D0A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10365769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Italy</w:t>
            </w:r>
          </w:p>
        </w:tc>
        <w:tc>
          <w:tcPr>
            <w:tcW w:w="2250" w:type="dxa"/>
          </w:tcPr>
          <w:p w14:paraId="72BDBEFE" w14:textId="77777777" w:rsidR="00292AFF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Children living in a polluted </w:t>
            </w:r>
            <w:proofErr w:type="gramStart"/>
            <w:r w:rsidRPr="006C7FBE">
              <w:rPr>
                <w:rFonts w:cstheme="minorHAnsi"/>
                <w:color w:val="000000"/>
                <w:sz w:val="20"/>
                <w:szCs w:val="20"/>
              </w:rPr>
              <w:t>area</w:t>
            </w:r>
            <w:proofErr w:type="gramEnd"/>
          </w:p>
          <w:p w14:paraId="0FC4083A" w14:textId="6784F52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1890" w:type="dxa"/>
          </w:tcPr>
          <w:p w14:paraId="6E7C4B92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316C0A37" w14:textId="37E80F86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18D0A24B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6–11 </w:t>
            </w:r>
          </w:p>
        </w:tc>
        <w:tc>
          <w:tcPr>
            <w:tcW w:w="1350" w:type="dxa"/>
          </w:tcPr>
          <w:p w14:paraId="16EEE792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Median=0.84</w:t>
            </w:r>
          </w:p>
        </w:tc>
        <w:tc>
          <w:tcPr>
            <w:tcW w:w="2880" w:type="dxa"/>
          </w:tcPr>
          <w:p w14:paraId="66369B16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Behavior</w:t>
            </w:r>
          </w:p>
        </w:tc>
      </w:tr>
      <w:tr w:rsidR="00292AFF" w:rsidRPr="006C7FBE" w14:paraId="7E2A3B88" w14:textId="77777777" w:rsidTr="00F30122">
        <w:tc>
          <w:tcPr>
            <w:tcW w:w="1530" w:type="dxa"/>
          </w:tcPr>
          <w:p w14:paraId="0F775748" w14:textId="2CD6AA7D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lastRenderedPageBreak/>
              <w:t>Rugless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4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J1Z2xlc3M8L0F1dGhvcj48WWVhcj4y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</w:fldData>
              </w:fldChar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J1Z2xlc3M8L0F1dGhvcj48WWVhcj4y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</w:fldData>
              </w:fldChar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705C23C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19D61D42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462D1FD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4C2BD4D9" w14:textId="41640B54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Children 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in the 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CARES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 study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living in a county with a ferro-manganese refinery</w:t>
            </w:r>
          </w:p>
        </w:tc>
        <w:tc>
          <w:tcPr>
            <w:tcW w:w="1890" w:type="dxa"/>
          </w:tcPr>
          <w:p w14:paraId="48915CD4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0BA2FC3F" w14:textId="71CCAF05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lt;100</w:t>
            </w:r>
          </w:p>
        </w:tc>
        <w:tc>
          <w:tcPr>
            <w:tcW w:w="1440" w:type="dxa"/>
          </w:tcPr>
          <w:p w14:paraId="06B3BE74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7–9 </w:t>
            </w:r>
          </w:p>
        </w:tc>
        <w:tc>
          <w:tcPr>
            <w:tcW w:w="1350" w:type="dxa"/>
          </w:tcPr>
          <w:p w14:paraId="389E1925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0.86</w:t>
            </w:r>
          </w:p>
        </w:tc>
        <w:tc>
          <w:tcPr>
            <w:tcW w:w="2880" w:type="dxa"/>
          </w:tcPr>
          <w:p w14:paraId="24377257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Postural stability</w:t>
            </w:r>
          </w:p>
        </w:tc>
      </w:tr>
      <w:tr w:rsidR="00292AFF" w:rsidRPr="006C7FBE" w14:paraId="0CF0C437" w14:textId="77777777" w:rsidTr="00F30122">
        <w:tc>
          <w:tcPr>
            <w:tcW w:w="1530" w:type="dxa"/>
          </w:tcPr>
          <w:p w14:paraId="353ADEFF" w14:textId="3B2D0369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Sarasua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00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Sarasua&lt;/Author&gt;&lt;Year&gt;2000&lt;/Year&gt;&lt;RecNum&gt;133&lt;/RecNum&gt;&lt;record&gt;&lt;rec-number&gt;133&lt;/rec-number&gt;&lt;foreign-keys&gt;&lt;key app="EN" db-id="ee2dtzwe5r99wse52rbpzaddzrta2sxxafvz" timestamp="1701380473"&gt;133&lt;/key&gt;&lt;/foreign-keys&gt;&lt;ref-type name="Journal Article"&gt;17&lt;/ref-type&gt;&lt;contributors&gt;&lt;authors&gt;&lt;author&gt;Sarasua, S. M.&lt;/author&gt;&lt;author&gt;Vogt, R. F.&lt;/author&gt;&lt;author&gt;Henderson, L. O.&lt;/author&gt;&lt;author&gt;Jones, P. A.&lt;/author&gt;&lt;author&gt;Lybarger, J. A.&lt;/author&gt;&lt;/authors&gt;&lt;/contributors&gt;&lt;auth-address&gt;Health Investigations Branch, Division of Health Studies, Agency for Toxic Substances and Disease Registry, Atlanta, Georgia 30333, USA.&lt;/auth-address&gt;&lt;titles&gt;&lt;title&gt;Serum immunoglobulins and lymphocyte subset distributions in children and adults living in communities assessed for lead and cadmium exposure&lt;/title&gt;&lt;secondary-title&gt;J Toxicol Environ Health A&lt;/secondary-title&gt;&lt;/titles&gt;&lt;periodical&gt;&lt;full-title&gt;J Toxicol Environ Health A&lt;/full-title&gt;&lt;/periodical&gt;&lt;pages&gt;1-15&lt;/pages&gt;&lt;volume&gt;60&lt;/volume&gt;&lt;number&gt;1&lt;/number&gt;&lt;keywords&gt;&lt;keyword&gt;Adolescent&lt;/keyword&gt;&lt;keyword&gt;Adult&lt;/keyword&gt;&lt;keyword&gt;Age Factors&lt;/keyword&gt;&lt;keyword&gt;Aged&lt;/keyword&gt;&lt;keyword&gt;B-Lymphocytes/drug effects&lt;/keyword&gt;&lt;keyword&gt;Cadmium/*toxicity&lt;/keyword&gt;&lt;keyword&gt;Child&lt;/keyword&gt;&lt;keyword&gt;Child, Preschool&lt;/keyword&gt;&lt;keyword&gt;Environmental Exposure&lt;/keyword&gt;&lt;keyword&gt;Humans&lt;/keyword&gt;&lt;keyword&gt;Immunoglobulins/*blood&lt;/keyword&gt;&lt;keyword&gt;Infant&lt;/keyword&gt;&lt;keyword&gt;Lead/*toxicity&lt;/keyword&gt;&lt;keyword&gt;Lymphocyte Subsets/*drug effects&lt;/keyword&gt;&lt;keyword&gt;Middle Aged&lt;/keyword&gt;&lt;/keywords&gt;&lt;dates&gt;&lt;year&gt;2000&lt;/year&gt;&lt;pub-dates&gt;&lt;date&gt;May 12&lt;/date&gt;&lt;/pub-dates&gt;&lt;/dates&gt;&lt;isbn&gt;1528-7394 (Print)&amp;#xD;0098-4108&lt;/isbn&gt;&lt;accession-num&gt;10832614&lt;/accession-num&gt;&lt;urls&gt;&lt;/urls&gt;&lt;electronic-resource-num&gt;10.1080/009841000156556&lt;/electronic-resource-num&gt;&lt;remote-database-provider&gt;NLM&lt;/remote-database-provider&gt;&lt;language&gt;eng&lt;/languag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2E89A997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723BCE3C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Adolescents in communities with and without elevated levels of soil lead and cadmium from mining and smelting</w:t>
            </w:r>
          </w:p>
        </w:tc>
        <w:tc>
          <w:tcPr>
            <w:tcW w:w="1890" w:type="dxa"/>
          </w:tcPr>
          <w:p w14:paraId="7B63BF77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3CB5392F" w14:textId="09F756F9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501–1,000</w:t>
            </w:r>
          </w:p>
        </w:tc>
        <w:tc>
          <w:tcPr>
            <w:tcW w:w="1440" w:type="dxa"/>
          </w:tcPr>
          <w:p w14:paraId="0F5F8AC8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6–15 </w:t>
            </w:r>
          </w:p>
        </w:tc>
        <w:tc>
          <w:tcPr>
            <w:tcW w:w="1350" w:type="dxa"/>
          </w:tcPr>
          <w:p w14:paraId="5F5BD1CD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2880" w:type="dxa"/>
          </w:tcPr>
          <w:p w14:paraId="608C99AF" w14:textId="33282913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Immune system impairment</w:t>
            </w:r>
          </w:p>
        </w:tc>
      </w:tr>
      <w:tr w:rsidR="00292AFF" w:rsidRPr="006C7FBE" w14:paraId="1B0A0162" w14:textId="77777777" w:rsidTr="00F30122">
        <w:tc>
          <w:tcPr>
            <w:tcW w:w="1530" w:type="dxa"/>
          </w:tcPr>
          <w:p w14:paraId="0BA42C34" w14:textId="4050590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Schell 2014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NjaGVsbDwvQXV0aG9yPjxZZWFyPjIw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</w:fldData>
              </w:fldChar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NjaGVsbDwvQXV0aG9yPjxZZWFyPjIw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</w:fldData>
              </w:fldChar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34407F8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  <w:p w14:paraId="296990E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51E89122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Akwesasne Mohawk Nation</w:t>
            </w:r>
          </w:p>
        </w:tc>
        <w:tc>
          <w:tcPr>
            <w:tcW w:w="2250" w:type="dxa"/>
          </w:tcPr>
          <w:p w14:paraId="6214AD6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Akwesasne Mohawk adolescent males</w:t>
            </w:r>
          </w:p>
        </w:tc>
        <w:tc>
          <w:tcPr>
            <w:tcW w:w="1890" w:type="dxa"/>
          </w:tcPr>
          <w:p w14:paraId="4E4E13E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245E4E93" w14:textId="31D1CA56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50F92615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10–16 </w:t>
            </w:r>
          </w:p>
        </w:tc>
        <w:tc>
          <w:tcPr>
            <w:tcW w:w="1350" w:type="dxa"/>
          </w:tcPr>
          <w:p w14:paraId="0136D4D1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.59</w:t>
            </w:r>
          </w:p>
        </w:tc>
        <w:tc>
          <w:tcPr>
            <w:tcW w:w="2880" w:type="dxa"/>
          </w:tcPr>
          <w:p w14:paraId="2F8EF998" w14:textId="4CECCC06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T</w:t>
            </w:r>
            <w:r w:rsidRPr="006C7FBE">
              <w:rPr>
                <w:rFonts w:cstheme="minorHAnsi"/>
                <w:sz w:val="20"/>
                <w:szCs w:val="20"/>
              </w:rPr>
              <w:t>estosterone levels</w:t>
            </w:r>
          </w:p>
        </w:tc>
      </w:tr>
      <w:tr w:rsidR="00292AFF" w:rsidRPr="006C7FBE" w14:paraId="3B159B3C" w14:textId="77777777" w:rsidTr="00F30122">
        <w:tc>
          <w:tcPr>
            <w:tcW w:w="1530" w:type="dxa"/>
          </w:tcPr>
          <w:p w14:paraId="69E3BE50" w14:textId="0CD59830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Schildroth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23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NjaGlsZHJvdGg8L0F1dGhvcj48WWVh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</w:fldData>
              </w:fldChar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NjaGlsZHJvdGg8L0F1dGhvcj48WWVh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</w:fldData>
              </w:fldChar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</w:r>
            <w:r w:rsidR="00CC3E8C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610903F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31EA682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Italy</w:t>
            </w:r>
          </w:p>
        </w:tc>
        <w:tc>
          <w:tcPr>
            <w:tcW w:w="2250" w:type="dxa"/>
          </w:tcPr>
          <w:p w14:paraId="0FC2A424" w14:textId="7777777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Adolescents </w:t>
            </w:r>
            <w:r>
              <w:rPr>
                <w:rFonts w:cstheme="minorHAnsi"/>
                <w:sz w:val="20"/>
                <w:szCs w:val="20"/>
              </w:rPr>
              <w:t xml:space="preserve">in the </w:t>
            </w:r>
            <w:r w:rsidRPr="006C7FBE">
              <w:rPr>
                <w:rFonts w:cstheme="minorHAnsi"/>
                <w:sz w:val="20"/>
                <w:szCs w:val="20"/>
              </w:rPr>
              <w:t>PHIME Study</w:t>
            </w:r>
          </w:p>
          <w:p w14:paraId="08ABAF2A" w14:textId="71F64504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3D6B9AC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641E7B52" w14:textId="23A9241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006DD242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0–14</w:t>
            </w:r>
          </w:p>
        </w:tc>
        <w:tc>
          <w:tcPr>
            <w:tcW w:w="1350" w:type="dxa"/>
          </w:tcPr>
          <w:p w14:paraId="1027DCC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dian=1.3</w:t>
            </w:r>
          </w:p>
        </w:tc>
        <w:tc>
          <w:tcPr>
            <w:tcW w:w="2880" w:type="dxa"/>
          </w:tcPr>
          <w:p w14:paraId="644EB8D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Verbal learning, memory</w:t>
            </w:r>
          </w:p>
        </w:tc>
      </w:tr>
      <w:tr w:rsidR="00292AFF" w:rsidRPr="006C7FBE" w14:paraId="220C560B" w14:textId="77777777" w:rsidTr="00F30122">
        <w:tc>
          <w:tcPr>
            <w:tcW w:w="1530" w:type="dxa"/>
          </w:tcPr>
          <w:p w14:paraId="46F1127B" w14:textId="7E268200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Sears 2022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NlYXJzPC9BdXRob3I+PFllYXI+MjAy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</w:fldData>
              </w:fldChar>
            </w:r>
            <w:r w:rsidR="00AD7DDD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AD7DDD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NlYXJzPC9BdXRob3I+PFllYXI+MjAy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</w:fldData>
              </w:fldChar>
            </w:r>
            <w:r w:rsidR="00AD7DDD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AD7DDD">
              <w:rPr>
                <w:rFonts w:cstheme="minorHAnsi"/>
                <w:color w:val="000000"/>
                <w:sz w:val="20"/>
                <w:szCs w:val="20"/>
              </w:rPr>
            </w:r>
            <w:r w:rsidR="00AD7DDD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295ECFAD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3551F54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243B0E3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089E2084" w14:textId="517DC6A0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in the Health Outcomes and Measures of the Environment Study</w:t>
            </w:r>
          </w:p>
        </w:tc>
        <w:tc>
          <w:tcPr>
            <w:tcW w:w="1890" w:type="dxa"/>
          </w:tcPr>
          <w:p w14:paraId="3552201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Prospective cohort study &amp; cross-sectional</w:t>
            </w:r>
          </w:p>
        </w:tc>
        <w:tc>
          <w:tcPr>
            <w:tcW w:w="1080" w:type="dxa"/>
          </w:tcPr>
          <w:p w14:paraId="2AA5549E" w14:textId="2B115359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23ABF17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5–8 </w:t>
            </w:r>
          </w:p>
        </w:tc>
        <w:tc>
          <w:tcPr>
            <w:tcW w:w="1350" w:type="dxa"/>
          </w:tcPr>
          <w:p w14:paraId="165B215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dian=0.5 (at 8 years)</w:t>
            </w:r>
          </w:p>
        </w:tc>
        <w:tc>
          <w:tcPr>
            <w:tcW w:w="2880" w:type="dxa"/>
          </w:tcPr>
          <w:p w14:paraId="411A1E61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Behavior</w:t>
            </w:r>
          </w:p>
        </w:tc>
      </w:tr>
      <w:tr w:rsidR="00292AFF" w:rsidRPr="006C7FBE" w14:paraId="19BFE185" w14:textId="77777777" w:rsidTr="00F30122">
        <w:tc>
          <w:tcPr>
            <w:tcW w:w="1530" w:type="dxa"/>
          </w:tcPr>
          <w:p w14:paraId="4E4D9F90" w14:textId="29BD65E3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Selevan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03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AD7DDD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Selevan&lt;/Author&gt;&lt;Year&gt;2003&lt;/Year&gt;&lt;RecNum&gt;91&lt;/RecNum&gt;&lt;record&gt;&lt;rec-number&gt;91&lt;/rec-number&gt;&lt;foreign-keys&gt;&lt;key app="EN" db-id="ee2dtzwe5r99wse52rbpzaddzrta2sxxafvz" timestamp="1698337235"&gt;91&lt;/key&gt;&lt;/foreign-keys&gt;&lt;ref-type name="Journal Article"&gt;17&lt;/ref-type&gt;&lt;contributors&gt;&lt;authors&gt;&lt;author&gt;Selevan, S. G.&lt;/author&gt;&lt;author&gt;Rice, D. C.&lt;/author&gt;&lt;author&gt;Hogan, K. A.&lt;/author&gt;&lt;author&gt;Euling, S. Y.&lt;/author&gt;&lt;author&gt;Pfahles-Hutchens, A.&lt;/author&gt;&lt;author&gt;Bethel, J.&lt;/author&gt;&lt;/authors&gt;&lt;/contributors&gt;&lt;auth-address&gt;Waltham&lt;/auth-address&gt;&lt;titles&gt;&lt;title&gt;Blood lead concentration and delayed puberty in girls&lt;/title&gt;&lt;secondary-title&gt;N Engl J Med&lt;/secondary-title&gt;&lt;/titles&gt;&lt;periodical&gt;&lt;full-title&gt;N Engl J Med&lt;/full-title&gt;&lt;/periodical&gt;&lt;pages&gt;1527-1536&lt;/pages&gt;&lt;volume&gt;348&lt;/volume&gt;&lt;number&gt;16&lt;/number&gt;&lt;keywords&gt;&lt;keyword&gt;adolescents&lt;/keyword&gt;&lt;keyword&gt;biological development&lt;/keyword&gt;&lt;keyword&gt;breast&lt;/keyword&gt;&lt;keyword&gt;children&lt;/keyword&gt;&lt;keyword&gt;ethnic groups&lt;/keyword&gt;&lt;keyword&gt;girls&lt;/keyword&gt;&lt;keyword&gt;growth&lt;/keyword&gt;&lt;keyword&gt;heavy metals&lt;/keyword&gt;&lt;keyword&gt;height&lt;/keyword&gt;&lt;keyword&gt;lead&lt;/keyword&gt;&lt;keyword&gt;menarche&lt;/keyword&gt;&lt;keyword&gt;Mexican-Americans&lt;/keyword&gt;&lt;keyword&gt;puberty&lt;/keyword&gt;&lt;keyword&gt;toxic substances&lt;/keyword&gt;&lt;keyword&gt;toxicity&lt;/keyword&gt;&lt;keyword&gt;white people&lt;/keyword&gt;&lt;/keywords&gt;&lt;dates&gt;&lt;year&gt;2003&lt;/year&gt;&lt;/dates&gt;&lt;pub-location&gt;USA&lt;/pub-location&gt;&lt;publisher&gt;Massachusetts Medical Society&lt;/publisher&gt;&lt;isbn&gt;0028-4793&amp;#xD;1533-4406&lt;/isbn&gt;&lt;urls&gt;&lt;/urls&gt;&lt;electronic-resource-num&gt;http://dx.doi.org/10.1056/NEJMoa020880&lt;/electronic-resource-num&gt;&lt;remote-database-name&gt;Global Health&lt;/remote-database-name&gt;&lt;language&gt;English&lt;/languag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12EF40A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7F907C11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64F48ED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15198356" w14:textId="5118176B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.S. girls in NHANES III</w:t>
            </w:r>
            <w:r w:rsidR="00F237C9">
              <w:rPr>
                <w:rFonts w:cstheme="minorHAnsi"/>
                <w:sz w:val="20"/>
                <w:szCs w:val="20"/>
              </w:rPr>
              <w:t xml:space="preserve"> </w:t>
            </w:r>
            <w:r w:rsidR="00F237C9">
              <w:rPr>
                <w:rFonts w:cstheme="minorHAnsi"/>
                <w:color w:val="000000"/>
                <w:sz w:val="20"/>
                <w:szCs w:val="20"/>
              </w:rPr>
              <w:t>(1988–1994)</w:t>
            </w:r>
          </w:p>
        </w:tc>
        <w:tc>
          <w:tcPr>
            <w:tcW w:w="1890" w:type="dxa"/>
          </w:tcPr>
          <w:p w14:paraId="0ED045E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671733BE" w14:textId="3C30CF43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0028E50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8–18</w:t>
            </w:r>
          </w:p>
        </w:tc>
        <w:tc>
          <w:tcPr>
            <w:tcW w:w="1350" w:type="dxa"/>
          </w:tcPr>
          <w:p w14:paraId="3BE711B0" w14:textId="389A0716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ubgroup GMs</w:t>
            </w:r>
            <w:r w:rsidR="00027BBE">
              <w:rPr>
                <w:rFonts w:cstheme="minorHAnsi"/>
                <w:sz w:val="20"/>
                <w:szCs w:val="20"/>
              </w:rPr>
              <w:t>=</w:t>
            </w:r>
            <w:r w:rsidRPr="006C7FBE">
              <w:rPr>
                <w:rFonts w:cstheme="minorHAnsi"/>
                <w:sz w:val="20"/>
                <w:szCs w:val="20"/>
              </w:rPr>
              <w:t xml:space="preserve"> 1.4, 2.1, 1.7</w:t>
            </w:r>
          </w:p>
        </w:tc>
        <w:tc>
          <w:tcPr>
            <w:tcW w:w="2880" w:type="dxa"/>
          </w:tcPr>
          <w:p w14:paraId="2A9E661B" w14:textId="2AC01516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Puberty</w:t>
            </w:r>
          </w:p>
        </w:tc>
      </w:tr>
      <w:tr w:rsidR="00292AFF" w:rsidRPr="006C7FBE" w14:paraId="1CCFC658" w14:textId="77777777" w:rsidTr="00F30122">
        <w:tc>
          <w:tcPr>
            <w:tcW w:w="1530" w:type="dxa"/>
          </w:tcPr>
          <w:p w14:paraId="713B5845" w14:textId="4C124D91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Shen 2022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NoZW48L0F1dGhvcj48WWVhcj4yMDIy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</w:fldData>
              </w:fldChar>
            </w:r>
            <w:r w:rsidR="00AD7DDD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AD7DDD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NoZW48L0F1dGhvcj48WWVhcj4yMDIy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</w:fldData>
              </w:fldChar>
            </w:r>
            <w:r w:rsidR="00AD7DDD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AD7DDD">
              <w:rPr>
                <w:rFonts w:cstheme="minorHAnsi"/>
                <w:color w:val="000000"/>
                <w:sz w:val="20"/>
                <w:szCs w:val="20"/>
              </w:rPr>
            </w:r>
            <w:r w:rsidR="00AD7DDD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48F4DCD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74C94BC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anada</w:t>
            </w:r>
          </w:p>
        </w:tc>
        <w:tc>
          <w:tcPr>
            <w:tcW w:w="2250" w:type="dxa"/>
          </w:tcPr>
          <w:p w14:paraId="44E49A5B" w14:textId="7777777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from the GESTE cohort</w:t>
            </w:r>
          </w:p>
          <w:p w14:paraId="696D9837" w14:textId="007C8AC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2C755E5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2DB1A3E0" w14:textId="48630E54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lt;100</w:t>
            </w:r>
          </w:p>
        </w:tc>
        <w:tc>
          <w:tcPr>
            <w:tcW w:w="1440" w:type="dxa"/>
          </w:tcPr>
          <w:p w14:paraId="12E8818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6–7 </w:t>
            </w:r>
          </w:p>
        </w:tc>
        <w:tc>
          <w:tcPr>
            <w:tcW w:w="1350" w:type="dxa"/>
          </w:tcPr>
          <w:p w14:paraId="7CBEA20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0.85</w:t>
            </w:r>
          </w:p>
        </w:tc>
        <w:tc>
          <w:tcPr>
            <w:tcW w:w="2880" w:type="dxa"/>
          </w:tcPr>
          <w:p w14:paraId="385B2CB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Gut microbiome</w:t>
            </w:r>
          </w:p>
        </w:tc>
      </w:tr>
      <w:tr w:rsidR="00292AFF" w:rsidRPr="006C7FBE" w14:paraId="3B00417F" w14:textId="77777777" w:rsidTr="00F30122">
        <w:tc>
          <w:tcPr>
            <w:tcW w:w="1530" w:type="dxa"/>
          </w:tcPr>
          <w:p w14:paraId="0E58FC9C" w14:textId="5BBD6DEF" w:rsidR="00292AFF" w:rsidRPr="00B2521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Signes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>-Pastor 2021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AD7DDD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Signes-Pastor&lt;/Author&gt;&lt;Year&gt;2021&lt;/Year&gt;&lt;RecNum&gt;93&lt;/RecNum&gt;&lt;record&gt;&lt;rec-number&gt;93&lt;/rec-number&gt;&lt;foreign-keys&gt;&lt;key app="EN" db-id="ee2dtzwe5r99wse52rbpzaddzrta2sxxafvz" timestamp="1698337274"&gt;93&lt;/key&gt;&lt;/foreign-keys&gt;&lt;ref-type name="Journal Article"&gt;17&lt;/ref-type&gt;&lt;contributors&gt;&lt;authors&gt;&lt;author&gt;Signes-Pastor, A. J.&lt;/author&gt;&lt;author&gt;Desai, G.&lt;/author&gt;&lt;author&gt;Garcia-Villarino, M.&lt;/author&gt;&lt;author&gt;Karagas, M. R.&lt;/author&gt;&lt;author&gt;Kordas, K.&lt;/author&gt;&lt;/authors&gt;&lt;/contributors&gt;&lt;auth-address&gt;Amsterdam&lt;/auth-address&gt;&lt;titles&gt;&lt;title&gt;Exposure to a mixture of metals and growth indicators in 6-11-year-old children from the 2013-2016 NHANES&lt;/title&gt;&lt;secondary-title&gt;Expos Health&lt;/secondary-title&gt;&lt;/titles&gt;&lt;periodical&gt;&lt;full-title&gt;Expos Health&lt;/full-title&gt;&lt;/periodical&gt;&lt;pages&gt;173-184&lt;/pages&gt;&lt;volume&gt;13&lt;/volume&gt;&lt;number&gt;2&lt;/number&gt;&lt;keywords&gt;&lt;keyword&gt;anthropometric dimensions&lt;/keyword&gt;&lt;keyword&gt;Bayesian theory&lt;/keyword&gt;&lt;keyword&gt;blood plasma&lt;/keyword&gt;&lt;keyword&gt;blood serum&lt;/keyword&gt;&lt;keyword&gt;body composition&lt;/keyword&gt;&lt;keyword&gt;body mass index&lt;/keyword&gt;&lt;keyword&gt;child development&lt;/keyword&gt;&lt;keyword&gt;children&lt;/keyword&gt;&lt;keyword&gt;environmental health&lt;/keyword&gt;&lt;keyword&gt;epidemiology&lt;/keyword&gt;&lt;keyword&gt;exposure&lt;/keyword&gt;&lt;keyword&gt;fluoride&lt;/keyword&gt;&lt;keyword&gt;lead&lt;/keyword&gt;&lt;keyword&gt;manganese&lt;/keyword&gt;&lt;keyword&gt;mercury&lt;/keyword&gt;&lt;keyword&gt;metals&lt;/keyword&gt;&lt;keyword&gt;risk factors&lt;/keyword&gt;&lt;keyword&gt;selenium&lt;/keyword&gt;&lt;keyword&gt;toxic substances&lt;/keyword&gt;&lt;keyword&gt;toxicity&lt;/keyword&gt;&lt;/keywords&gt;&lt;dates&gt;&lt;year&gt;2021&lt;/year&gt;&lt;/dates&gt;&lt;pub-location&gt;Netherlands&lt;/pub-location&gt;&lt;publisher&gt;Springer&lt;/publisher&gt;&lt;isbn&gt;2451-9766&amp;#xD;2451-9685&lt;/isbn&gt;&lt;urls&gt;&lt;related-urls&gt;&lt;url&gt;https://link.springer.com/article/10.1007/s12403-020-00371-8&lt;/url&gt;&lt;/related-urls&gt;&lt;/urls&gt;&lt;electronic-resource-num&gt;http://dx.doi.org/10.1007/s12403-020-00371-8&lt;/electronic-resource-num&gt;&lt;remote-database-name&gt;Global Health&lt;/remote-database-name&gt;&lt;language&gt;English&lt;/languag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06DF9C7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26F7B896" w14:textId="77777777" w:rsidR="00292AFF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U.S. children in NHANES 2013–2016 </w:t>
            </w:r>
          </w:p>
          <w:p w14:paraId="4B82C9D0" w14:textId="11027964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7385141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535FB268" w14:textId="3E19D214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194C1EB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6–11 </w:t>
            </w:r>
          </w:p>
        </w:tc>
        <w:tc>
          <w:tcPr>
            <w:tcW w:w="1350" w:type="dxa"/>
          </w:tcPr>
          <w:p w14:paraId="184331A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dian=0.5</w:t>
            </w:r>
          </w:p>
        </w:tc>
        <w:tc>
          <w:tcPr>
            <w:tcW w:w="2880" w:type="dxa"/>
          </w:tcPr>
          <w:p w14:paraId="64D42E4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Anthropometry</w:t>
            </w:r>
          </w:p>
        </w:tc>
      </w:tr>
      <w:tr w:rsidR="00292AFF" w:rsidRPr="006C7FBE" w14:paraId="192B83AA" w14:textId="77777777" w:rsidTr="00F30122">
        <w:tc>
          <w:tcPr>
            <w:tcW w:w="1530" w:type="dxa"/>
          </w:tcPr>
          <w:p w14:paraId="13DD679A" w14:textId="76609D3C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Skerfving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5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NrZXJmdmluZzwvQXV0aG9yPjxZZWFy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</w:fldData>
              </w:fldChar>
            </w:r>
            <w:r w:rsidR="00AD7DDD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AD7DDD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NrZXJmdmluZzwvQXV0aG9yPjxZZWFy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</w:fldData>
              </w:fldChar>
            </w:r>
            <w:r w:rsidR="00AD7DDD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AD7DDD">
              <w:rPr>
                <w:rFonts w:cstheme="minorHAnsi"/>
                <w:color w:val="000000"/>
                <w:sz w:val="20"/>
                <w:szCs w:val="20"/>
              </w:rPr>
            </w:r>
            <w:r w:rsidR="00AD7DDD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2FDC36D8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2E30C34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1FC0473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weden</w:t>
            </w:r>
          </w:p>
        </w:tc>
        <w:tc>
          <w:tcPr>
            <w:tcW w:w="2250" w:type="dxa"/>
          </w:tcPr>
          <w:p w14:paraId="2E7913AD" w14:textId="50BE7C04" w:rsidR="00292AFF" w:rsidRPr="006C7FBE" w:rsidRDefault="00015B0F" w:rsidP="00292AFF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Children from cities with and without lead smelters</w:t>
            </w:r>
          </w:p>
        </w:tc>
        <w:tc>
          <w:tcPr>
            <w:tcW w:w="1890" w:type="dxa"/>
          </w:tcPr>
          <w:p w14:paraId="75F48FA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Prospective cohort study</w:t>
            </w:r>
          </w:p>
        </w:tc>
        <w:tc>
          <w:tcPr>
            <w:tcW w:w="1080" w:type="dxa"/>
          </w:tcPr>
          <w:p w14:paraId="42375E78" w14:textId="7D17F055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612FFDFB" w14:textId="24DA2DF9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Exposure</w:t>
            </w:r>
            <w:r>
              <w:rPr>
                <w:rFonts w:cstheme="minorHAnsi"/>
                <w:sz w:val="20"/>
                <w:szCs w:val="20"/>
              </w:rPr>
              <w:t>:</w:t>
            </w:r>
            <w:r w:rsidR="005C6ED5">
              <w:rPr>
                <w:rFonts w:cstheme="minorHAnsi"/>
                <w:sz w:val="20"/>
                <w:szCs w:val="20"/>
              </w:rPr>
              <w:t xml:space="preserve"> </w:t>
            </w:r>
            <w:r w:rsidRPr="006C7FBE">
              <w:rPr>
                <w:rFonts w:cstheme="minorHAnsi"/>
                <w:sz w:val="20"/>
                <w:szCs w:val="20"/>
              </w:rPr>
              <w:t>7–12; Outcome</w:t>
            </w:r>
            <w:r>
              <w:rPr>
                <w:rFonts w:cstheme="minorHAnsi"/>
                <w:sz w:val="20"/>
                <w:szCs w:val="20"/>
              </w:rPr>
              <w:t>:</w:t>
            </w:r>
            <w:r w:rsidRPr="006C7FBE">
              <w:rPr>
                <w:rFonts w:cstheme="minorHAnsi"/>
                <w:sz w:val="20"/>
                <w:szCs w:val="20"/>
              </w:rPr>
              <w:t xml:space="preserve"> </w:t>
            </w:r>
            <w:r w:rsidR="005C6ED5">
              <w:rPr>
                <w:rFonts w:cstheme="minorHAnsi"/>
                <w:sz w:val="20"/>
                <w:szCs w:val="20"/>
              </w:rPr>
              <w:t xml:space="preserve"> </w:t>
            </w:r>
            <w:r w:rsidRPr="006C7FBE">
              <w:rPr>
                <w:rFonts w:cstheme="minorHAnsi"/>
                <w:sz w:val="20"/>
                <w:szCs w:val="20"/>
              </w:rPr>
              <w:t xml:space="preserve">16–19  </w:t>
            </w:r>
          </w:p>
        </w:tc>
        <w:tc>
          <w:tcPr>
            <w:tcW w:w="1350" w:type="dxa"/>
          </w:tcPr>
          <w:p w14:paraId="092F5E9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3.4</w:t>
            </w:r>
          </w:p>
        </w:tc>
        <w:tc>
          <w:tcPr>
            <w:tcW w:w="2880" w:type="dxa"/>
          </w:tcPr>
          <w:p w14:paraId="794CFA4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chool performance, IQ</w:t>
            </w:r>
          </w:p>
        </w:tc>
      </w:tr>
      <w:tr w:rsidR="00292AFF" w:rsidRPr="006C7FBE" w14:paraId="24A28512" w14:textId="77777777" w:rsidTr="00F30122">
        <w:tc>
          <w:tcPr>
            <w:tcW w:w="1530" w:type="dxa"/>
          </w:tcPr>
          <w:p w14:paraId="3566D804" w14:textId="772AE521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lastRenderedPageBreak/>
              <w:t>Sobin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5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NvYmluPC9BdXRob3I+PFllYXI+MjAx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</w:fldData>
              </w:fldCha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NvYmluPC9BdXRob3I+PFllYXI+MjAx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</w:fldData>
              </w:fldCha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4579E154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6FC61F1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1EA4A64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2D8CC11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from elementary schools in lower-income neighborhoods</w:t>
            </w:r>
          </w:p>
        </w:tc>
        <w:tc>
          <w:tcPr>
            <w:tcW w:w="1890" w:type="dxa"/>
          </w:tcPr>
          <w:p w14:paraId="0BD8AFD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12DF1AE2" w14:textId="7EE58EFE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14171E0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5–11 </w:t>
            </w:r>
          </w:p>
        </w:tc>
        <w:tc>
          <w:tcPr>
            <w:tcW w:w="1350" w:type="dxa"/>
          </w:tcPr>
          <w:p w14:paraId="55E7C8C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ubgroup means: 2.7, 2.4</w:t>
            </w:r>
          </w:p>
        </w:tc>
        <w:tc>
          <w:tcPr>
            <w:tcW w:w="2880" w:type="dxa"/>
          </w:tcPr>
          <w:p w14:paraId="380EA37B" w14:textId="31FADF5F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Neurobehavior</w:t>
            </w:r>
          </w:p>
        </w:tc>
      </w:tr>
      <w:tr w:rsidR="00292AFF" w:rsidRPr="006C7FBE" w14:paraId="07F43F17" w14:textId="77777777" w:rsidTr="00F30122">
        <w:tc>
          <w:tcPr>
            <w:tcW w:w="1530" w:type="dxa"/>
          </w:tcPr>
          <w:p w14:paraId="09D7BFC9" w14:textId="72261C19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Staessen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01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N0YWVzc2VuPC9BdXRob3I+PFllYXI+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</w:fldData>
              </w:fldCha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N0YWVzc2VuPC9BdXRob3I+PFllYXI+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</w:fldData>
              </w:fldCha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34E536FF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587B983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188B966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Belgium</w:t>
            </w:r>
          </w:p>
        </w:tc>
        <w:tc>
          <w:tcPr>
            <w:tcW w:w="2250" w:type="dxa"/>
          </w:tcPr>
          <w:p w14:paraId="3E15C32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Adolescents from a rural area and from suburbs with a lead smelter and waste incinerators</w:t>
            </w:r>
          </w:p>
        </w:tc>
        <w:tc>
          <w:tcPr>
            <w:tcW w:w="1890" w:type="dxa"/>
          </w:tcPr>
          <w:p w14:paraId="63EBE7C2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6C26F9B5" w14:textId="6571D14B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2E4674B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7</w:t>
            </w:r>
          </w:p>
        </w:tc>
        <w:tc>
          <w:tcPr>
            <w:tcW w:w="1350" w:type="dxa"/>
          </w:tcPr>
          <w:p w14:paraId="5FF9445C" w14:textId="31526F95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ubgroup GMs</w:t>
            </w:r>
            <w:r w:rsidR="00D62B3B">
              <w:rPr>
                <w:rFonts w:cstheme="minorHAnsi"/>
                <w:sz w:val="20"/>
                <w:szCs w:val="20"/>
              </w:rPr>
              <w:t xml:space="preserve">: </w:t>
            </w:r>
            <w:r w:rsidRPr="006C7FBE">
              <w:rPr>
                <w:rFonts w:cstheme="minorHAnsi"/>
                <w:sz w:val="20"/>
                <w:szCs w:val="20"/>
              </w:rPr>
              <w:t>1.5, 1.8, 2.8</w:t>
            </w:r>
          </w:p>
        </w:tc>
        <w:tc>
          <w:tcPr>
            <w:tcW w:w="2880" w:type="dxa"/>
          </w:tcPr>
          <w:p w14:paraId="78C0651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Renal function</w:t>
            </w:r>
          </w:p>
        </w:tc>
      </w:tr>
      <w:tr w:rsidR="00292AFF" w:rsidRPr="006C7FBE" w14:paraId="1544F496" w14:textId="77777777" w:rsidTr="00F30122">
        <w:tc>
          <w:tcPr>
            <w:tcW w:w="1530" w:type="dxa"/>
          </w:tcPr>
          <w:p w14:paraId="40250D54" w14:textId="3AF95236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Surkan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07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N1cmthbjwvQXV0aG9yPjxZZWFyPjIw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</w:fldData>
              </w:fldCha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N1cmthbjwvQXV0aG9yPjxZZWFyPjIw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</w:fldData>
              </w:fldCha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687D1D4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22D98E8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0F3E9BEE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6FF0B1BB" w14:textId="36A8764D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ildren in the New England Children’s Amalgam Trial</w:t>
            </w:r>
          </w:p>
        </w:tc>
        <w:tc>
          <w:tcPr>
            <w:tcW w:w="1890" w:type="dxa"/>
          </w:tcPr>
          <w:p w14:paraId="7FDF3C94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3223FE77" w14:textId="54D28C27" w:rsidR="00292AFF" w:rsidRPr="006C7FBE" w:rsidRDefault="00642E98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501–1,000</w:t>
            </w:r>
          </w:p>
        </w:tc>
        <w:tc>
          <w:tcPr>
            <w:tcW w:w="1440" w:type="dxa"/>
          </w:tcPr>
          <w:p w14:paraId="29E5E915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6–10 </w:t>
            </w:r>
          </w:p>
        </w:tc>
        <w:tc>
          <w:tcPr>
            <w:tcW w:w="1350" w:type="dxa"/>
          </w:tcPr>
          <w:p w14:paraId="742B99E6" w14:textId="6B7D776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2.</w:t>
            </w:r>
            <w:r w:rsidR="00EA2F16">
              <w:rPr>
                <w:rFonts w:cs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2880" w:type="dxa"/>
          </w:tcPr>
          <w:p w14:paraId="47BC1380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IQ, neuropsychological function</w:t>
            </w:r>
          </w:p>
        </w:tc>
      </w:tr>
      <w:tr w:rsidR="00292AFF" w:rsidRPr="006C7FBE" w14:paraId="48999606" w14:textId="77777777" w:rsidTr="00F30122">
        <w:tc>
          <w:tcPr>
            <w:tcW w:w="1530" w:type="dxa"/>
          </w:tcPr>
          <w:p w14:paraId="1167E53A" w14:textId="7A40022F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Tatsuta 2020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RhdHN1dGE8L0F1dGhvcj48WWVhcj4y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</w:fldData>
              </w:fldCha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RhdHN1dGE8L0F1dGhvcj48WWVhcj4y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</w:fldData>
              </w:fldCha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59D1A787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5B14CE7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4842998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Japan</w:t>
            </w:r>
          </w:p>
        </w:tc>
        <w:tc>
          <w:tcPr>
            <w:tcW w:w="2250" w:type="dxa"/>
          </w:tcPr>
          <w:p w14:paraId="3E09B80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in the Tohoku Study of Child Development</w:t>
            </w:r>
          </w:p>
        </w:tc>
        <w:tc>
          <w:tcPr>
            <w:tcW w:w="1890" w:type="dxa"/>
          </w:tcPr>
          <w:p w14:paraId="15E4A28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7F3CF128" w14:textId="1B649551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5FFC87F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1–12</w:t>
            </w:r>
          </w:p>
        </w:tc>
        <w:tc>
          <w:tcPr>
            <w:tcW w:w="1350" w:type="dxa"/>
          </w:tcPr>
          <w:p w14:paraId="75F9C382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dian=0.7</w:t>
            </w:r>
          </w:p>
        </w:tc>
        <w:tc>
          <w:tcPr>
            <w:tcW w:w="2880" w:type="dxa"/>
          </w:tcPr>
          <w:p w14:paraId="09CE40D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IQ</w:t>
            </w:r>
          </w:p>
        </w:tc>
      </w:tr>
      <w:tr w:rsidR="00292AFF" w:rsidRPr="006C7FBE" w14:paraId="79235F6E" w14:textId="77777777" w:rsidTr="00F30122">
        <w:tc>
          <w:tcPr>
            <w:tcW w:w="1530" w:type="dxa"/>
          </w:tcPr>
          <w:p w14:paraId="471D46EF" w14:textId="617C8FFD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Tort 2018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RvcnQ8L0F1dGhvcj48WWVhcj4yMDE4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</w:fldData>
              </w:fldCha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RvcnQ8L0F1dGhvcj48WWVhcj4yMDE4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</w:fldData>
              </w:fldCha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49372819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640A28C9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74CBA1D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Republic of Korea</w:t>
            </w:r>
          </w:p>
        </w:tc>
        <w:tc>
          <w:tcPr>
            <w:tcW w:w="2250" w:type="dxa"/>
          </w:tcPr>
          <w:p w14:paraId="430C10B1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from the Korean Environmental Health Survey in Children and Adolescents</w:t>
            </w:r>
          </w:p>
        </w:tc>
        <w:tc>
          <w:tcPr>
            <w:tcW w:w="1890" w:type="dxa"/>
          </w:tcPr>
          <w:p w14:paraId="40E925A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4B5638DB" w14:textId="09CD8AA5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45D00472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7–15 </w:t>
            </w:r>
          </w:p>
        </w:tc>
        <w:tc>
          <w:tcPr>
            <w:tcW w:w="1350" w:type="dxa"/>
          </w:tcPr>
          <w:p w14:paraId="58476FE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1.25</w:t>
            </w:r>
          </w:p>
        </w:tc>
        <w:tc>
          <w:tcPr>
            <w:tcW w:w="2880" w:type="dxa"/>
          </w:tcPr>
          <w:p w14:paraId="479D506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Oral health</w:t>
            </w:r>
          </w:p>
        </w:tc>
      </w:tr>
      <w:tr w:rsidR="00292AFF" w:rsidRPr="006C7FBE" w14:paraId="309E7D7D" w14:textId="77777777" w:rsidTr="00F30122">
        <w:tc>
          <w:tcPr>
            <w:tcW w:w="1530" w:type="dxa"/>
          </w:tcPr>
          <w:p w14:paraId="5D10E623" w14:textId="7A04A529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Wan 2021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dhbjwvQXV0aG9yPjxZZWFyPjIwMjE8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</w:fldData>
              </w:fldCha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dhbjwvQXV0aG9yPjxZZWFyPjIwMjE8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</w:fldData>
              </w:fldCha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6C59AB32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47099F3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572ECD9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na</w:t>
            </w:r>
          </w:p>
        </w:tc>
        <w:tc>
          <w:tcPr>
            <w:tcW w:w="2250" w:type="dxa"/>
          </w:tcPr>
          <w:p w14:paraId="3991D8F2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from towns with and without a steel mill</w:t>
            </w:r>
          </w:p>
        </w:tc>
        <w:tc>
          <w:tcPr>
            <w:tcW w:w="1890" w:type="dxa"/>
          </w:tcPr>
          <w:p w14:paraId="2B3C9382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4DF3A2AA" w14:textId="62DD81A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16B435B1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9–11 </w:t>
            </w:r>
          </w:p>
        </w:tc>
        <w:tc>
          <w:tcPr>
            <w:tcW w:w="1350" w:type="dxa"/>
          </w:tcPr>
          <w:p w14:paraId="1A7C8A4A" w14:textId="0778CF53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ubgroup means</w:t>
            </w:r>
            <w:r w:rsidR="00376025">
              <w:rPr>
                <w:rFonts w:cstheme="minorHAnsi"/>
                <w:sz w:val="20"/>
                <w:szCs w:val="20"/>
              </w:rPr>
              <w:t xml:space="preserve">: </w:t>
            </w:r>
            <w:r w:rsidRPr="006C7FBE">
              <w:rPr>
                <w:rFonts w:cstheme="minorHAnsi"/>
                <w:sz w:val="20"/>
                <w:szCs w:val="20"/>
              </w:rPr>
              <w:t>7.2, 3.7</w:t>
            </w:r>
          </w:p>
        </w:tc>
        <w:tc>
          <w:tcPr>
            <w:tcW w:w="2880" w:type="dxa"/>
          </w:tcPr>
          <w:p w14:paraId="36D1FB32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IQ, DNA methylation biomarkers</w:t>
            </w:r>
          </w:p>
        </w:tc>
      </w:tr>
      <w:tr w:rsidR="00292AFF" w:rsidRPr="006C7FBE" w14:paraId="14C04235" w14:textId="77777777" w:rsidTr="00F30122">
        <w:tc>
          <w:tcPr>
            <w:tcW w:w="1530" w:type="dxa"/>
          </w:tcPr>
          <w:p w14:paraId="4B40F376" w14:textId="5F14DF3D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Wang 2017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dhbmc8L0F1dGhvcj48WWVhcj4yMDE3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</w:fldData>
              </w:fldCha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dhbmc8L0F1dGhvcj48WWVhcj4yMDE3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</w:fldData>
              </w:fldCha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15C8C18C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51B5DCD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48E715A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Taiwan</w:t>
            </w:r>
          </w:p>
        </w:tc>
        <w:tc>
          <w:tcPr>
            <w:tcW w:w="2250" w:type="dxa"/>
          </w:tcPr>
          <w:p w14:paraId="64367BD0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Kindergarten students</w:t>
            </w:r>
          </w:p>
        </w:tc>
        <w:tc>
          <w:tcPr>
            <w:tcW w:w="1890" w:type="dxa"/>
          </w:tcPr>
          <w:p w14:paraId="1938B3B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2F53C641" w14:textId="7A6FE69D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501–1,000</w:t>
            </w:r>
          </w:p>
        </w:tc>
        <w:tc>
          <w:tcPr>
            <w:tcW w:w="1440" w:type="dxa"/>
          </w:tcPr>
          <w:p w14:paraId="3BE983B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an=5</w:t>
            </w:r>
          </w:p>
        </w:tc>
        <w:tc>
          <w:tcPr>
            <w:tcW w:w="1350" w:type="dxa"/>
          </w:tcPr>
          <w:p w14:paraId="086F67CA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GM=1.86</w:t>
            </w:r>
          </w:p>
        </w:tc>
        <w:tc>
          <w:tcPr>
            <w:tcW w:w="2880" w:type="dxa"/>
          </w:tcPr>
          <w:p w14:paraId="34ED7578" w14:textId="342033D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sz w:val="20"/>
                <w:szCs w:val="20"/>
              </w:rPr>
              <w:t>IgE</w:t>
            </w:r>
            <w:proofErr w:type="spellEnd"/>
            <w:r w:rsidRPr="006C7FBE">
              <w:rPr>
                <w:rFonts w:cstheme="minorHAnsi"/>
                <w:sz w:val="20"/>
                <w:szCs w:val="20"/>
              </w:rPr>
              <w:t>, asthma</w:t>
            </w:r>
          </w:p>
        </w:tc>
      </w:tr>
      <w:tr w:rsidR="00292AFF" w:rsidRPr="006C7FBE" w14:paraId="32FD74BC" w14:textId="77777777" w:rsidTr="00F30122">
        <w:tc>
          <w:tcPr>
            <w:tcW w:w="1530" w:type="dxa"/>
          </w:tcPr>
          <w:p w14:paraId="2EB894EA" w14:textId="16F42336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Wang 2022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dhbmc8L0F1dGhvcj48WWVhcj4yMDIy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</w:fldData>
              </w:fldCha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dhbmc8L0F1dGhvcj48WWVhcj4yMDIy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</w:fldData>
              </w:fldCha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7A35AE8B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78760D05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63DE62D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na</w:t>
            </w:r>
          </w:p>
        </w:tc>
        <w:tc>
          <w:tcPr>
            <w:tcW w:w="2250" w:type="dxa"/>
          </w:tcPr>
          <w:p w14:paraId="6582ACD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hildren in a city with possible environmental pollution</w:t>
            </w:r>
          </w:p>
        </w:tc>
        <w:tc>
          <w:tcPr>
            <w:tcW w:w="1890" w:type="dxa"/>
          </w:tcPr>
          <w:p w14:paraId="612DB30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313A2E92" w14:textId="0E5B92B9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201969C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an=7</w:t>
            </w:r>
          </w:p>
        </w:tc>
        <w:tc>
          <w:tcPr>
            <w:tcW w:w="1350" w:type="dxa"/>
          </w:tcPr>
          <w:p w14:paraId="09FB25B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GM=2.3</w:t>
            </w:r>
          </w:p>
        </w:tc>
        <w:tc>
          <w:tcPr>
            <w:tcW w:w="2880" w:type="dxa"/>
          </w:tcPr>
          <w:p w14:paraId="02E1FEED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IQ</w:t>
            </w:r>
          </w:p>
        </w:tc>
      </w:tr>
      <w:tr w:rsidR="00292AFF" w:rsidRPr="006C7FBE" w14:paraId="3E0DE087" w14:textId="77777777" w:rsidTr="00F30122">
        <w:tc>
          <w:tcPr>
            <w:tcW w:w="1530" w:type="dxa"/>
          </w:tcPr>
          <w:p w14:paraId="40741156" w14:textId="23AED8AE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Wells 2014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dlbGxzPC9BdXRob3I+PFllYXI+MjAx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</w:fldData>
              </w:fldCha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dlbGxzPC9BdXRob3I+PFllYXI+MjAx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</w:fldData>
              </w:fldCha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3FC9F432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6761F77C" w14:textId="77777777" w:rsidR="00292AFF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U.S. children in NHANES 2005–2006 </w:t>
            </w:r>
          </w:p>
          <w:p w14:paraId="41AA07D8" w14:textId="527180AB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1890" w:type="dxa"/>
          </w:tcPr>
          <w:p w14:paraId="32FBAF9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7C8C8161" w14:textId="23BF5BE0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354C6FA8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6–12 </w:t>
            </w:r>
          </w:p>
        </w:tc>
        <w:tc>
          <w:tcPr>
            <w:tcW w:w="1350" w:type="dxa"/>
          </w:tcPr>
          <w:p w14:paraId="50645EF7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GM=1.13</w:t>
            </w:r>
          </w:p>
        </w:tc>
        <w:tc>
          <w:tcPr>
            <w:tcW w:w="2880" w:type="dxa"/>
          </w:tcPr>
          <w:p w14:paraId="359C08E4" w14:textId="7820F755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IgE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>, eosinophils</w:t>
            </w:r>
          </w:p>
        </w:tc>
      </w:tr>
      <w:tr w:rsidR="00292AFF" w:rsidRPr="006C7FBE" w14:paraId="6617308C" w14:textId="77777777" w:rsidTr="00F30122">
        <w:tc>
          <w:tcPr>
            <w:tcW w:w="1530" w:type="dxa"/>
          </w:tcPr>
          <w:p w14:paraId="356B82BF" w14:textId="549F9F7E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lastRenderedPageBreak/>
              <w:t>Williams 2010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Williams&lt;/Author&gt;&lt;Year&gt;2010&lt;/Year&gt;&lt;RecNum&gt;104&lt;/RecNum&gt;&lt;record&gt;&lt;rec-number&gt;104&lt;/rec-number&gt;&lt;foreign-keys&gt;&lt;key app="EN" db-id="ee2dtzwe5r99wse52rbpzaddzrta2sxxafvz" timestamp="1698337447"&gt;104&lt;/key&gt;&lt;/foreign-keys&gt;&lt;ref-type name="Journal Article"&gt;17&lt;/ref-type&gt;&lt;contributors&gt;&lt;authors&gt;&lt;author&gt;Williams, P. L.&lt;/author&gt;&lt;author&gt;Sergeyev, O.&lt;/author&gt;&lt;author&gt;Lee, M. M.&lt;/author&gt;&lt;author&gt;Korrick, S. A.&lt;/author&gt;&lt;author&gt;Burns, J. S.&lt;/author&gt;&lt;author&gt;Humblet, O.&lt;/author&gt;&lt;author&gt;DelPrato, J.&lt;/author&gt;&lt;author&gt;Revich, B.&lt;/author&gt;&lt;author&gt;Hauser, R.&lt;/author&gt;&lt;/authors&gt;&lt;/contributors&gt;&lt;auth-address&gt;Elk Grove Village&lt;/auth-address&gt;&lt;titles&gt;&lt;title&gt;Blood lead levels and delayed onset of puberty in a longitudinal study of Russian boys&lt;/title&gt;&lt;secondary-title&gt;Pediatrics&lt;/secondary-title&gt;&lt;/titles&gt;&lt;periodical&gt;&lt;full-title&gt;Pediatrics&lt;/full-title&gt;&lt;/periodical&gt;&lt;pages&gt;e1088-e1096&lt;/pages&gt;&lt;volume&gt;125&lt;/volume&gt;&lt;number&gt;5&lt;/number&gt;&lt;keywords&gt;&lt;keyword&gt;age&lt;/keyword&gt;&lt;keyword&gt;blood&lt;/keyword&gt;&lt;keyword&gt;boys&lt;/keyword&gt;&lt;keyword&gt;children&lt;/keyword&gt;&lt;keyword&gt;exposure&lt;/keyword&gt;&lt;keyword&gt;lead&lt;/keyword&gt;&lt;keyword&gt;male genitalia&lt;/keyword&gt;&lt;keyword&gt;puberty&lt;/keyword&gt;&lt;keyword&gt;testes&lt;/keyword&gt;&lt;keyword&gt;toxic substances&lt;/keyword&gt;&lt;keyword&gt;toxicity&lt;/keyword&gt;&lt;keyword&gt;volume&lt;/keyword&gt;&lt;/keywords&gt;&lt;dates&gt;&lt;year&gt;2010&lt;/year&gt;&lt;/dates&gt;&lt;pub-location&gt;USA&lt;/pub-location&gt;&lt;publisher&gt;American Academy of Pediatrics&lt;/publisher&gt;&lt;isbn&gt;0031-4005&amp;#xD;1098-4275&lt;/isbn&gt;&lt;urls&gt;&lt;related-urls&gt;&lt;url&gt;http://pediatrics.aappublications.org&lt;/url&gt;&lt;/related-urls&gt;&lt;/urls&gt;&lt;electronic-resource-num&gt;http://dx.doi.org/10.1542/peds.2009-2575&lt;/electronic-resource-num&gt;&lt;remote-database-name&gt;Global Health&lt;/remote-database-name&gt;&lt;language&gt;English&lt;/languag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78839BD8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Russia</w:t>
            </w:r>
          </w:p>
        </w:tc>
        <w:tc>
          <w:tcPr>
            <w:tcW w:w="2250" w:type="dxa"/>
          </w:tcPr>
          <w:p w14:paraId="6BFEB217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Young men from the Russian Children’s Study</w:t>
            </w:r>
          </w:p>
        </w:tc>
        <w:tc>
          <w:tcPr>
            <w:tcW w:w="1890" w:type="dxa"/>
          </w:tcPr>
          <w:p w14:paraId="250309AE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Prospective cohort study &amp; cross-sectional</w:t>
            </w:r>
          </w:p>
        </w:tc>
        <w:tc>
          <w:tcPr>
            <w:tcW w:w="1080" w:type="dxa"/>
          </w:tcPr>
          <w:p w14:paraId="00970C4A" w14:textId="0BC5D9E4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3DBF2F93" w14:textId="5286580C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Exposure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: 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8–9; Outcome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: 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8–12 </w:t>
            </w:r>
          </w:p>
        </w:tc>
        <w:tc>
          <w:tcPr>
            <w:tcW w:w="1350" w:type="dxa"/>
          </w:tcPr>
          <w:p w14:paraId="6A90F92F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Median=3</w:t>
            </w:r>
          </w:p>
        </w:tc>
        <w:tc>
          <w:tcPr>
            <w:tcW w:w="2880" w:type="dxa"/>
          </w:tcPr>
          <w:p w14:paraId="56B4831F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Delayed onset of puberty</w:t>
            </w:r>
          </w:p>
        </w:tc>
      </w:tr>
      <w:tr w:rsidR="00292AFF" w:rsidRPr="006C7FBE" w14:paraId="7F368330" w14:textId="77777777" w:rsidTr="00F30122">
        <w:tc>
          <w:tcPr>
            <w:tcW w:w="1530" w:type="dxa"/>
          </w:tcPr>
          <w:p w14:paraId="22AE6778" w14:textId="3B300AC8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Williams 2019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225902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Williams&lt;/Author&gt;&lt;Year&gt;2019&lt;/Year&gt;&lt;RecNum&gt;105&lt;/RecNum&gt;&lt;record&gt;&lt;rec-number&gt;105&lt;/rec-number&gt;&lt;foreign-keys&gt;&lt;key app="EN" db-id="ee2dtzwe5r99wse52rbpzaddzrta2sxxafvz" timestamp="1698337454"&gt;105&lt;/key&gt;&lt;/foreign-keys&gt;&lt;ref-type name="Journal Article"&gt;17&lt;/ref-type&gt;&lt;contributors&gt;&lt;authors&gt;&lt;author&gt;Williams, P. L.&lt;/author&gt;&lt;author&gt;Bellavia, A.&lt;/author&gt;&lt;author&gt;Korrick, S. A.&lt;/author&gt;&lt;author&gt;Burns, J. S.&lt;/author&gt;&lt;author&gt;Lee, M. M.&lt;/author&gt;&lt;author&gt;Sergeyev, O.&lt;/author&gt;&lt;author&gt;Hauser, R.&lt;/author&gt;&lt;/authors&gt;&lt;/contributors&gt;&lt;auth-address&gt;Oxford&lt;/auth-address&gt;&lt;titles&gt;&lt;title&gt;Blood lead levels and timing of male sexual maturity: a longitudinal study of Russian boys&lt;/title&gt;&lt;secondary-title&gt;Environ Int&lt;/secondary-title&gt;&lt;/titles&gt;&lt;periodical&gt;&lt;full-title&gt;Environ Int&lt;/full-title&gt;&lt;/periodical&gt;&lt;pages&gt;470-477&lt;/pages&gt;&lt;volume&gt;125&lt;/volume&gt;&lt;keywords&gt;&lt;keyword&gt;body mass index&lt;/keyword&gt;&lt;keyword&gt;boys&lt;/keyword&gt;&lt;keyword&gt;children&lt;/keyword&gt;&lt;keyword&gt;disease course&lt;/keyword&gt;&lt;keyword&gt;disruption&lt;/keyword&gt;&lt;keyword&gt;effects&lt;/keyword&gt;&lt;keyword&gt;endocrine system&lt;/keyword&gt;&lt;keyword&gt;exposure&lt;/keyword&gt;&lt;keyword&gt;genitalia&lt;/keyword&gt;&lt;keyword&gt;lead&lt;/keyword&gt;&lt;keyword&gt;lead poisoning&lt;/keyword&gt;&lt;keyword&gt;longitudinal studies&lt;/keyword&gt;&lt;keyword&gt;puberty&lt;/keyword&gt;&lt;keyword&gt;sexual maturity&lt;/keyword&gt;&lt;keyword&gt;testes&lt;/keyword&gt;&lt;/keywords&gt;&lt;dates&gt;&lt;year&gt;2019&lt;/year&gt;&lt;/dates&gt;&lt;pub-location&gt;UK&lt;/pub-location&gt;&lt;publisher&gt;Pergamon Press&lt;/publisher&gt;&lt;isbn&gt;0160-4120&lt;/isbn&gt;&lt;urls&gt;&lt;related-urls&gt;&lt;url&gt;https://www.sciencedirect.com/science/article/pii/S0160412018326308&lt;/url&gt;&lt;/related-urls&gt;&lt;/urls&gt;&lt;electronic-resource-num&gt;http://dx.doi.org/10.1016/j.envint.2019.01.070&lt;/electronic-resource-num&gt;&lt;remote-database-name&gt;Global Health&lt;/remote-database-name&gt;&lt;language&gt;English&lt;/languag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17C41CB2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Russia</w:t>
            </w:r>
          </w:p>
        </w:tc>
        <w:tc>
          <w:tcPr>
            <w:tcW w:w="2250" w:type="dxa"/>
          </w:tcPr>
          <w:p w14:paraId="598D91AF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Young men from the Russian Children’s Study</w:t>
            </w:r>
          </w:p>
        </w:tc>
        <w:tc>
          <w:tcPr>
            <w:tcW w:w="1890" w:type="dxa"/>
          </w:tcPr>
          <w:p w14:paraId="271AC92F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Prospective cohort study</w:t>
            </w:r>
          </w:p>
        </w:tc>
        <w:tc>
          <w:tcPr>
            <w:tcW w:w="1080" w:type="dxa"/>
          </w:tcPr>
          <w:p w14:paraId="49A4C50C" w14:textId="284E0D64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5128474F" w14:textId="0C1DD1F9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Exposure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: 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8–9; Outcome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: 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9–16</w:t>
            </w:r>
          </w:p>
        </w:tc>
        <w:tc>
          <w:tcPr>
            <w:tcW w:w="1350" w:type="dxa"/>
          </w:tcPr>
          <w:p w14:paraId="11447566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Median=3</w:t>
            </w:r>
          </w:p>
        </w:tc>
        <w:tc>
          <w:tcPr>
            <w:tcW w:w="2880" w:type="dxa"/>
          </w:tcPr>
          <w:p w14:paraId="0A58796A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Age at sexual maturity, pubertal progression</w:t>
            </w:r>
          </w:p>
        </w:tc>
      </w:tr>
      <w:tr w:rsidR="00292AFF" w:rsidRPr="006C7FBE" w14:paraId="0B91D172" w14:textId="77777777" w:rsidTr="00F30122">
        <w:tc>
          <w:tcPr>
            <w:tcW w:w="1530" w:type="dxa"/>
          </w:tcPr>
          <w:p w14:paraId="6953C4AB" w14:textId="079479BC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Williams 2022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dpbGxpYW1zPC9BdXRob3I+PFllYXI+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==
</w:fldData>
              </w:fldChar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dpbGxpYW1zPC9BdXRob3I+PFllYXI+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==
</w:fldData>
              </w:fldChar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4DACB441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Russia</w:t>
            </w:r>
          </w:p>
        </w:tc>
        <w:tc>
          <w:tcPr>
            <w:tcW w:w="2250" w:type="dxa"/>
          </w:tcPr>
          <w:p w14:paraId="758BFD2C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Young men from the Russian Children’s Study</w:t>
            </w:r>
          </w:p>
        </w:tc>
        <w:tc>
          <w:tcPr>
            <w:tcW w:w="1890" w:type="dxa"/>
          </w:tcPr>
          <w:p w14:paraId="167C7FD7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Prospective cohort study</w:t>
            </w:r>
          </w:p>
        </w:tc>
        <w:tc>
          <w:tcPr>
            <w:tcW w:w="1080" w:type="dxa"/>
          </w:tcPr>
          <w:p w14:paraId="41412283" w14:textId="6493637F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7AD5D966" w14:textId="7D0D4C00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Exposure</w:t>
            </w:r>
            <w:r>
              <w:rPr>
                <w:rFonts w:cstheme="minorHAnsi"/>
                <w:color w:val="000000"/>
                <w:sz w:val="20"/>
                <w:szCs w:val="20"/>
              </w:rPr>
              <w:t>:</w:t>
            </w:r>
            <w:r w:rsidR="00CF7D30">
              <w:rPr>
                <w:rFonts w:cstheme="minorHAnsi"/>
                <w:color w:val="000000"/>
                <w:sz w:val="20"/>
                <w:szCs w:val="20"/>
              </w:rPr>
              <w:t xml:space="preserve"> 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8–9; Outcom</w:t>
            </w:r>
            <w:r>
              <w:rPr>
                <w:rFonts w:cstheme="minorHAnsi"/>
                <w:color w:val="000000"/>
                <w:sz w:val="20"/>
                <w:szCs w:val="20"/>
              </w:rPr>
              <w:t>e: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Mean=18 </w:t>
            </w:r>
          </w:p>
        </w:tc>
        <w:tc>
          <w:tcPr>
            <w:tcW w:w="1350" w:type="dxa"/>
          </w:tcPr>
          <w:p w14:paraId="790207C6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Median=3</w:t>
            </w:r>
          </w:p>
        </w:tc>
        <w:tc>
          <w:tcPr>
            <w:tcW w:w="2880" w:type="dxa"/>
          </w:tcPr>
          <w:p w14:paraId="5DF14285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Semen parameters</w:t>
            </w:r>
          </w:p>
        </w:tc>
      </w:tr>
      <w:tr w:rsidR="00292AFF" w:rsidRPr="006C7FBE" w14:paraId="698F0DA6" w14:textId="77777777" w:rsidTr="00F30122">
        <w:tc>
          <w:tcPr>
            <w:tcW w:w="1530" w:type="dxa"/>
          </w:tcPr>
          <w:p w14:paraId="741CAFD1" w14:textId="39223C55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Wolff 2008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dvbGZmPC9BdXRob3I+PFllYXI+MjAw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</w:fldData>
              </w:fldChar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dvbGZmPC9BdXRob3I+PFllYXI+MjAw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</w:fldData>
              </w:fldChar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0B91E7FB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777D2FD1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18A06881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5CD5CED7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Girls living in New York City</w:t>
            </w:r>
          </w:p>
        </w:tc>
        <w:tc>
          <w:tcPr>
            <w:tcW w:w="1890" w:type="dxa"/>
          </w:tcPr>
          <w:p w14:paraId="116CEDD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1AEE165F" w14:textId="34F88E79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3ADD013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9</w:t>
            </w:r>
          </w:p>
        </w:tc>
        <w:tc>
          <w:tcPr>
            <w:tcW w:w="1350" w:type="dxa"/>
          </w:tcPr>
          <w:p w14:paraId="4B859358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dian=2.4</w:t>
            </w:r>
          </w:p>
        </w:tc>
        <w:tc>
          <w:tcPr>
            <w:tcW w:w="2880" w:type="dxa"/>
          </w:tcPr>
          <w:p w14:paraId="5E727F6B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Pubertal status</w:t>
            </w:r>
          </w:p>
        </w:tc>
      </w:tr>
      <w:tr w:rsidR="00292AFF" w:rsidRPr="006C7FBE" w14:paraId="0AACD8F1" w14:textId="77777777" w:rsidTr="00F30122">
        <w:tc>
          <w:tcPr>
            <w:tcW w:w="1530" w:type="dxa"/>
          </w:tcPr>
          <w:p w14:paraId="300B9B15" w14:textId="48A15760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Wu 2003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Wu&lt;/Author&gt;&lt;Year&gt;2003&lt;/Year&gt;&lt;RecNum&gt;134&lt;/RecNum&gt;&lt;record&gt;&lt;rec-number&gt;134&lt;/rec-number&gt;&lt;foreign-keys&gt;&lt;key app="EN" db-id="ee2dtzwe5r99wse52rbpzaddzrta2sxxafvz" timestamp="1701380523"&gt;134&lt;/key&gt;&lt;/foreign-keys&gt;&lt;ref-type name="Journal Article"&gt;17&lt;/ref-type&gt;&lt;contributors&gt;&lt;authors&gt;&lt;author&gt;Wu, T.&lt;/author&gt;&lt;author&gt;Buck, G. M.&lt;/author&gt;&lt;author&gt;Mendola, P.&lt;/author&gt;&lt;/authors&gt;&lt;/contributors&gt;&lt;auth-address&gt;Department of Public Health/Family Medicine, East Tennessee State University, Johnson City, Tennessee 37614-1709, USA. wut@mail.etsu.edu&lt;/auth-address&gt;&lt;titles&gt;&lt;title&gt;Blood lead levels and sexual maturation in U.S. girls: the Third National Health and Nutrition Examination Survey, 1988-1994&lt;/title&gt;&lt;secondary-title&gt;Environ Health Perspect&lt;/secondary-title&gt;&lt;/titles&gt;&lt;periodical&gt;&lt;full-title&gt;Environ Health Perspect&lt;/full-title&gt;&lt;/periodical&gt;&lt;pages&gt;737-41&lt;/pages&gt;&lt;volume&gt;111&lt;/volume&gt;&lt;number&gt;5&lt;/number&gt;&lt;keywords&gt;&lt;keyword&gt;Adolescent&lt;/keyword&gt;&lt;keyword&gt;Body Mass Index&lt;/keyword&gt;&lt;keyword&gt;Breast/growth &amp;amp; development&lt;/keyword&gt;&lt;keyword&gt;Child&lt;/keyword&gt;&lt;keyword&gt;*Environmental Exposure&lt;/keyword&gt;&lt;keyword&gt;Female&lt;/keyword&gt;&lt;keyword&gt;Humans&lt;/keyword&gt;&lt;keyword&gt;Lead/*adverse effects/*blood&lt;/keyword&gt;&lt;keyword&gt;Menarche&lt;/keyword&gt;&lt;keyword&gt;Nutrition Surveys&lt;/keyword&gt;&lt;keyword&gt;Puberty, Delayed/*etiology&lt;/keyword&gt;&lt;keyword&gt;*Sexual Maturation&lt;/keyword&gt;&lt;/keywords&gt;&lt;dates&gt;&lt;year&gt;2003&lt;/year&gt;&lt;pub-dates&gt;&lt;date&gt;May&lt;/date&gt;&lt;/pub-dates&gt;&lt;/dates&gt;&lt;isbn&gt;0091-6765 (Print)&amp;#xD;0091-6765&lt;/isbn&gt;&lt;accession-num&gt;12727603&lt;/accession-num&gt;&lt;urls&gt;&lt;/urls&gt;&lt;custom2&gt;PMC1241484&lt;/custom2&gt;&lt;electronic-resource-num&gt;10.1289/ehp.6008&lt;/electronic-resource-num&gt;&lt;remote-database-provider&gt;NLM&lt;/remote-database-provider&gt;&lt;language&gt;eng&lt;/languag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48493F2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2DF7A35C" w14:textId="77777777" w:rsidR="00292AFF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U.S. girls in NHANES III (1988–1994)</w:t>
            </w:r>
          </w:p>
          <w:p w14:paraId="3D09BDA6" w14:textId="7C42E928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890" w:type="dxa"/>
          </w:tcPr>
          <w:p w14:paraId="39BD5F6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31019A95" w14:textId="4EF72FE6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25940765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8–16</w:t>
            </w:r>
          </w:p>
        </w:tc>
        <w:tc>
          <w:tcPr>
            <w:tcW w:w="1350" w:type="dxa"/>
          </w:tcPr>
          <w:p w14:paraId="3AEC692F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2.5</w:t>
            </w:r>
          </w:p>
        </w:tc>
        <w:tc>
          <w:tcPr>
            <w:tcW w:w="2880" w:type="dxa"/>
          </w:tcPr>
          <w:p w14:paraId="1A8C1275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Sexual maturation</w:t>
            </w:r>
          </w:p>
        </w:tc>
      </w:tr>
      <w:tr w:rsidR="00292AFF" w:rsidRPr="006C7FBE" w14:paraId="0F85ADA3" w14:textId="77777777" w:rsidTr="00F30122">
        <w:tc>
          <w:tcPr>
            <w:tcW w:w="1530" w:type="dxa"/>
          </w:tcPr>
          <w:p w14:paraId="240B3F23" w14:textId="3AEFC431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Xu 2017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h1PC9BdXRob3I+PFllYXI+MjAxNzwv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</w:fldData>
              </w:fldChar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h1PC9BdXRob3I+PFllYXI+MjAxNzwv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</w:fldData>
              </w:fldChar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5E81F449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3A8574CE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2CDEC5F9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United States</w:t>
            </w:r>
          </w:p>
        </w:tc>
        <w:tc>
          <w:tcPr>
            <w:tcW w:w="2250" w:type="dxa"/>
          </w:tcPr>
          <w:p w14:paraId="795DB1B4" w14:textId="6558D339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U.S. children in NHANES 1999</w:t>
            </w:r>
            <w:r>
              <w:rPr>
                <w:rFonts w:cstheme="minorHAnsi"/>
                <w:color w:val="000000"/>
                <w:sz w:val="20"/>
                <w:szCs w:val="20"/>
              </w:rPr>
              <w:t>–</w:t>
            </w:r>
            <w:r w:rsidRPr="006C7FBE">
              <w:rPr>
                <w:rFonts w:cstheme="minorHAnsi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1890" w:type="dxa"/>
          </w:tcPr>
          <w:p w14:paraId="1A7734D6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6A32C5B0" w14:textId="511C6DD2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&gt;1,000</w:t>
            </w:r>
          </w:p>
        </w:tc>
        <w:tc>
          <w:tcPr>
            <w:tcW w:w="1440" w:type="dxa"/>
          </w:tcPr>
          <w:p w14:paraId="38D6E9DF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12–15 </w:t>
            </w:r>
          </w:p>
        </w:tc>
        <w:tc>
          <w:tcPr>
            <w:tcW w:w="1350" w:type="dxa"/>
          </w:tcPr>
          <w:p w14:paraId="27D6F04C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1.17</w:t>
            </w:r>
          </w:p>
        </w:tc>
        <w:tc>
          <w:tcPr>
            <w:tcW w:w="2880" w:type="dxa"/>
          </w:tcPr>
          <w:p w14:paraId="7BCD56BE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ardiovascular risk factors</w:t>
            </w:r>
          </w:p>
        </w:tc>
      </w:tr>
      <w:tr w:rsidR="00292AFF" w:rsidRPr="006C7FBE" w14:paraId="4F0E27D9" w14:textId="77777777" w:rsidTr="00F30122">
        <w:tc>
          <w:tcPr>
            <w:tcW w:w="1530" w:type="dxa"/>
          </w:tcPr>
          <w:p w14:paraId="16630E60" w14:textId="602B46BE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Youravong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06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 Hidden="1"&gt;&lt;Author&gt;Youravong&lt;/Author&gt;&lt;Year&gt;2006&lt;/Year&gt;&lt;RecNum&gt;109&lt;/RecNum&gt;&lt;record&gt;&lt;rec-number&gt;109&lt;/rec-number&gt;&lt;foreign-keys&gt;&lt;key app="EN" db-id="ee2dtzwe5r99wse52rbpzaddzrta2sxxafvz" timestamp="1698337514"&gt;109&lt;/key&gt;&lt;/foreign-keys&gt;&lt;ref-type name="Journal Article"&gt;17&lt;/ref-type&gt;&lt;contributors&gt;&lt;authors&gt;&lt;author&gt;Youravong, N.&lt;/author&gt;&lt;author&gt;Chongsuvivatwong, V.&lt;/author&gt;&lt;author&gt;Geater, A. F.&lt;/author&gt;&lt;author&gt;Dahlen, G.&lt;/author&gt;&lt;author&gt;Teanpaisan, R.&lt;/author&gt;&lt;/authors&gt;&lt;/contributors&gt;&lt;auth-address&gt;Amsterdam&lt;/auth-address&gt;&lt;titles&gt;&lt;title&gt;Lead associated caries development in children living in a lead contaminated area, Thailand&lt;/title&gt;&lt;secondary-title&gt;Sci Total Environ&lt;/secondary-title&gt;&lt;/titles&gt;&lt;periodical&gt;&lt;full-title&gt;Sci Total Environ&lt;/full-title&gt;&lt;/periodical&gt;&lt;pages&gt;88-96&lt;/pages&gt;&lt;volume&gt;361&lt;/volume&gt;&lt;number&gt;1/3&lt;/number&gt;&lt;keywords&gt;&lt;keyword&gt;children&lt;/keyword&gt;&lt;keyword&gt;dental caries&lt;/keyword&gt;&lt;keyword&gt;human diseases&lt;/keyword&gt;&lt;keyword&gt;lead&lt;/keyword&gt;&lt;keyword&gt;school children&lt;/keyword&gt;&lt;/keywords&gt;&lt;dates&gt;&lt;year&gt;2006&lt;/year&gt;&lt;/dates&gt;&lt;pub-location&gt;Netherlands&lt;/pub-location&gt;&lt;publisher&gt;Elsevier&lt;/publisher&gt;&lt;isbn&gt;0048-9697&lt;/isbn&gt;&lt;urls&gt;&lt;related-urls&gt;&lt;url&gt;http://www.sciencedirect.com/science?_ob=ArticleURL&amp;amp;_udi=B6V78-4GFNFX4-8&amp;amp;_user=3891418&amp;amp;_handle=V-WA-A-W-WC-MsSWYWW-UUA-U-AAZVVBABBV-AAZWUAWABV-WBUZYWVDC-WC-U&amp;amp;_fmt=full&amp;amp;_coverDate=05%2F15%2F2006&amp;amp;_rdoc=11&amp;amp;_orig=browse&amp;amp;_srch=%23toc%235836%232006%23996389998%23622496!&amp;amp;_cdi=5836&amp;amp;view=c&amp;amp;_acct=C000028398&amp;amp;_version=1&amp;amp;_urlVersion=0&amp;amp;_userid=3891418&amp;amp;md5=7aac50544d34e4f37ae6f57703d00514&lt;/url&gt;&lt;/related-urls&gt;&lt;/urls&gt;&lt;electronic-resource-num&gt;http://dx.doi.org/10.1016/j.scitotenv.2005.05.017&lt;/electronic-resource-num&gt;&lt;remote-database-name&gt;Global Health&lt;/remote-database-name&gt;&lt;language&gt;English&lt;/language&gt;&lt;/record&gt;&lt;/Cite&gt;&lt;/EndNote&gt;</w:instrText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712B2947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Thailand</w:t>
            </w:r>
          </w:p>
        </w:tc>
        <w:tc>
          <w:tcPr>
            <w:tcW w:w="2250" w:type="dxa"/>
          </w:tcPr>
          <w:p w14:paraId="331E41B4" w14:textId="77777777" w:rsidR="00292AFF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Children living near a </w:t>
            </w:r>
            <w:proofErr w:type="gramStart"/>
            <w:r w:rsidRPr="006C7FBE">
              <w:rPr>
                <w:rFonts w:cstheme="minorHAnsi"/>
                <w:color w:val="000000"/>
                <w:sz w:val="20"/>
                <w:szCs w:val="20"/>
              </w:rPr>
              <w:t>shipyard</w:t>
            </w:r>
            <w:proofErr w:type="gramEnd"/>
          </w:p>
          <w:p w14:paraId="1FDB6FAC" w14:textId="1BAC113E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1890" w:type="dxa"/>
          </w:tcPr>
          <w:p w14:paraId="4057DC19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05A370EB" w14:textId="53DBEF49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100–500</w:t>
            </w:r>
          </w:p>
        </w:tc>
        <w:tc>
          <w:tcPr>
            <w:tcW w:w="1440" w:type="dxa"/>
          </w:tcPr>
          <w:p w14:paraId="6A2FA5EF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6–11 </w:t>
            </w:r>
          </w:p>
        </w:tc>
        <w:tc>
          <w:tcPr>
            <w:tcW w:w="1350" w:type="dxa"/>
          </w:tcPr>
          <w:p w14:paraId="40FDB55D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GM=7.2</w:t>
            </w:r>
          </w:p>
        </w:tc>
        <w:tc>
          <w:tcPr>
            <w:tcW w:w="2880" w:type="dxa"/>
          </w:tcPr>
          <w:p w14:paraId="60238E12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Dental caries</w:t>
            </w:r>
          </w:p>
        </w:tc>
      </w:tr>
      <w:tr w:rsidR="00292AFF" w:rsidRPr="006C7FBE" w14:paraId="386D32EB" w14:textId="77777777" w:rsidTr="00F30122">
        <w:tc>
          <w:tcPr>
            <w:tcW w:w="1530" w:type="dxa"/>
          </w:tcPr>
          <w:p w14:paraId="6D1B8B78" w14:textId="0B0A5878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Yuan 2017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l1YW48L0F1dGhvcj48WWVhcj4yMDE3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</w:fldData>
              </w:fldChar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l1YW48L0F1dGhvcj48WWVhcj4yMDE3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</w:fldData>
              </w:fldChar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54C25A0D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ina</w:t>
            </w:r>
          </w:p>
        </w:tc>
        <w:tc>
          <w:tcPr>
            <w:tcW w:w="2250" w:type="dxa"/>
          </w:tcPr>
          <w:p w14:paraId="589AA4BE" w14:textId="77777777" w:rsidR="00292AFF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hildren with and without ADHD</w:t>
            </w:r>
          </w:p>
          <w:p w14:paraId="3F058E72" w14:textId="2ACB697D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1890" w:type="dxa"/>
          </w:tcPr>
          <w:p w14:paraId="53369091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Case-control study</w:t>
            </w:r>
          </w:p>
        </w:tc>
        <w:tc>
          <w:tcPr>
            <w:tcW w:w="1080" w:type="dxa"/>
          </w:tcPr>
          <w:p w14:paraId="280B9F67" w14:textId="3ED764E9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501–1,000</w:t>
            </w:r>
          </w:p>
        </w:tc>
        <w:tc>
          <w:tcPr>
            <w:tcW w:w="1440" w:type="dxa"/>
          </w:tcPr>
          <w:p w14:paraId="60EEEC7C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Mean=8</w:t>
            </w:r>
          </w:p>
        </w:tc>
        <w:tc>
          <w:tcPr>
            <w:tcW w:w="1350" w:type="dxa"/>
          </w:tcPr>
          <w:p w14:paraId="48F3487B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Median=5.5</w:t>
            </w:r>
          </w:p>
        </w:tc>
        <w:tc>
          <w:tcPr>
            <w:tcW w:w="2880" w:type="dxa"/>
          </w:tcPr>
          <w:p w14:paraId="3830850E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6C7FBE">
              <w:rPr>
                <w:rFonts w:cstheme="minorHAnsi"/>
                <w:color w:val="000000"/>
                <w:sz w:val="20"/>
                <w:szCs w:val="20"/>
              </w:rPr>
              <w:t>ADHD</w:t>
            </w:r>
          </w:p>
        </w:tc>
      </w:tr>
      <w:tr w:rsidR="00292AFF" w:rsidRPr="006C7FBE" w14:paraId="11B6FB11" w14:textId="77777777" w:rsidTr="00F30122">
        <w:tc>
          <w:tcPr>
            <w:tcW w:w="1530" w:type="dxa"/>
          </w:tcPr>
          <w:p w14:paraId="50472A20" w14:textId="50EE6AA0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6C7FBE">
              <w:rPr>
                <w:rFonts w:cstheme="minorHAnsi"/>
                <w:color w:val="000000"/>
                <w:sz w:val="20"/>
                <w:szCs w:val="20"/>
              </w:rPr>
              <w:t>Zamoiski</w:t>
            </w:r>
            <w:proofErr w:type="spellEnd"/>
            <w:r w:rsidRPr="006C7FBE">
              <w:rPr>
                <w:rFonts w:cstheme="minorHAnsi"/>
                <w:color w:val="000000"/>
                <w:sz w:val="20"/>
                <w:szCs w:val="20"/>
              </w:rPr>
              <w:t xml:space="preserve"> 2014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phbW9pc2tpPC9BdXRob3I+PFllYXI+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</w:fldData>
              </w:fldChar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gSGlkZGVuPSIxIj48QXV0aG9yPlphbW9pc2tpPC9BdXRob3I+PFllYXI+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</w:fldData>
              </w:fldChar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</w:r>
            <w:r w:rsidR="009D1413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</w:r>
            <w:r w:rsidR="00000000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  <w:p w14:paraId="5527F5C6" w14:textId="77777777" w:rsidR="00292AFF" w:rsidRPr="006C7FBE" w:rsidRDefault="00292AFF" w:rsidP="00292AFF">
            <w:pPr>
              <w:rPr>
                <w:rFonts w:cstheme="minorHAnsi"/>
                <w:color w:val="000000"/>
                <w:sz w:val="20"/>
                <w:szCs w:val="20"/>
              </w:rPr>
            </w:pPr>
          </w:p>
          <w:p w14:paraId="790C9933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</w:tcPr>
          <w:p w14:paraId="735E256C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Mexico</w:t>
            </w:r>
          </w:p>
        </w:tc>
        <w:tc>
          <w:tcPr>
            <w:tcW w:w="2250" w:type="dxa"/>
          </w:tcPr>
          <w:p w14:paraId="7DCE8FA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Adolescents in a town with a lead smelter</w:t>
            </w:r>
          </w:p>
        </w:tc>
        <w:tc>
          <w:tcPr>
            <w:tcW w:w="1890" w:type="dxa"/>
          </w:tcPr>
          <w:p w14:paraId="7869D766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Cross-sectional</w:t>
            </w:r>
          </w:p>
        </w:tc>
        <w:tc>
          <w:tcPr>
            <w:tcW w:w="1080" w:type="dxa"/>
          </w:tcPr>
          <w:p w14:paraId="0F796D40" w14:textId="498F4D93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8E6767">
              <w:rPr>
                <w:sz w:val="20"/>
                <w:szCs w:val="20"/>
              </w:rPr>
              <w:t>501–1,000</w:t>
            </w:r>
          </w:p>
        </w:tc>
        <w:tc>
          <w:tcPr>
            <w:tcW w:w="1440" w:type="dxa"/>
          </w:tcPr>
          <w:p w14:paraId="4060FA34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 xml:space="preserve">12–15 </w:t>
            </w:r>
          </w:p>
        </w:tc>
        <w:tc>
          <w:tcPr>
            <w:tcW w:w="1350" w:type="dxa"/>
          </w:tcPr>
          <w:p w14:paraId="636B8171" w14:textId="77777777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 w:rsidRPr="006C7FBE">
              <w:rPr>
                <w:rFonts w:cstheme="minorHAnsi"/>
                <w:sz w:val="20"/>
                <w:szCs w:val="20"/>
              </w:rPr>
              <w:t>4.6</w:t>
            </w:r>
          </w:p>
        </w:tc>
        <w:tc>
          <w:tcPr>
            <w:tcW w:w="2880" w:type="dxa"/>
          </w:tcPr>
          <w:p w14:paraId="2E51C31D" w14:textId="5A48A269" w:rsidR="00292AFF" w:rsidRPr="006C7FBE" w:rsidRDefault="00292AFF" w:rsidP="00292AFF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V</w:t>
            </w:r>
            <w:r w:rsidRPr="006C7FBE">
              <w:rPr>
                <w:rFonts w:cstheme="minorHAnsi"/>
                <w:sz w:val="20"/>
                <w:szCs w:val="20"/>
              </w:rPr>
              <w:t>itamin D metabolism</w:t>
            </w:r>
          </w:p>
        </w:tc>
      </w:tr>
    </w:tbl>
    <w:p w14:paraId="083B5BEC" w14:textId="475A9232" w:rsidR="00A500A8" w:rsidRDefault="00A500A8" w:rsidP="00A500A8">
      <w:pPr>
        <w:spacing w:after="0" w:line="240" w:lineRule="auto"/>
        <w:ind w:left="-634"/>
        <w:contextualSpacing/>
        <w:rPr>
          <w:sz w:val="20"/>
          <w:szCs w:val="20"/>
        </w:rPr>
      </w:pPr>
      <w:r w:rsidRPr="00A500A8">
        <w:rPr>
          <w:rFonts w:cstheme="minorHAnsi"/>
          <w:sz w:val="20"/>
          <w:szCs w:val="20"/>
          <w:vertAlign w:val="superscript"/>
        </w:rPr>
        <w:t>1</w:t>
      </w:r>
      <w:r>
        <w:rPr>
          <w:rFonts w:cstheme="minorHAnsi"/>
          <w:sz w:val="20"/>
          <w:szCs w:val="20"/>
        </w:rPr>
        <w:t>If available, s</w:t>
      </w:r>
      <w:r w:rsidRPr="006C7FBE">
        <w:rPr>
          <w:rFonts w:cstheme="minorHAnsi"/>
          <w:sz w:val="20"/>
          <w:szCs w:val="20"/>
        </w:rPr>
        <w:t>ample size of children with blood lead measurements</w:t>
      </w:r>
      <w:r>
        <w:rPr>
          <w:rFonts w:cstheme="minorHAnsi"/>
          <w:sz w:val="20"/>
          <w:szCs w:val="20"/>
        </w:rPr>
        <w:t xml:space="preserve">. Otherwise, analytic sample size was </w:t>
      </w:r>
      <w:r w:rsidR="00F02390">
        <w:rPr>
          <w:rFonts w:cstheme="minorHAnsi"/>
          <w:sz w:val="20"/>
          <w:szCs w:val="20"/>
        </w:rPr>
        <w:t>prioritized</w:t>
      </w:r>
      <w:r>
        <w:rPr>
          <w:rFonts w:cstheme="minorHAnsi"/>
          <w:sz w:val="20"/>
          <w:szCs w:val="20"/>
        </w:rPr>
        <w:t>.</w:t>
      </w:r>
    </w:p>
    <w:p w14:paraId="70B58777" w14:textId="76754B30" w:rsidR="006243C7" w:rsidRDefault="00D94A30" w:rsidP="00FD054B">
      <w:pPr>
        <w:spacing w:after="0" w:line="240" w:lineRule="auto"/>
        <w:ind w:left="-634"/>
        <w:contextualSpacing/>
        <w:rPr>
          <w:sz w:val="20"/>
          <w:szCs w:val="20"/>
        </w:rPr>
        <w:sectPr w:rsidR="006243C7" w:rsidSect="00781859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D94A30">
        <w:rPr>
          <w:sz w:val="20"/>
          <w:szCs w:val="20"/>
        </w:rPr>
        <w:t xml:space="preserve">Abbreviations: </w:t>
      </w:r>
      <w:r w:rsidRPr="00173334">
        <w:rPr>
          <w:sz w:val="20"/>
          <w:szCs w:val="20"/>
        </w:rPr>
        <w:t>ADHD=attention-deficit/hyperactivity disorder,</w:t>
      </w:r>
      <w:r w:rsidRPr="00D94A30">
        <w:rPr>
          <w:sz w:val="20"/>
          <w:szCs w:val="20"/>
        </w:rPr>
        <w:t xml:space="preserve"> </w:t>
      </w:r>
      <w:r w:rsidRPr="00173334">
        <w:rPr>
          <w:sz w:val="20"/>
          <w:szCs w:val="20"/>
        </w:rPr>
        <w:t>ASD=autism spectrum disorder</w:t>
      </w:r>
      <w:r w:rsidRPr="00D94A30">
        <w:rPr>
          <w:sz w:val="20"/>
          <w:szCs w:val="20"/>
        </w:rPr>
        <w:t xml:space="preserve">, </w:t>
      </w:r>
      <w:r w:rsidRPr="00173334">
        <w:rPr>
          <w:sz w:val="20"/>
          <w:szCs w:val="20"/>
        </w:rPr>
        <w:t>BLL=blood lead level</w:t>
      </w:r>
      <w:r w:rsidRPr="00D94A30">
        <w:rPr>
          <w:sz w:val="20"/>
          <w:szCs w:val="20"/>
        </w:rPr>
        <w:t xml:space="preserve">, </w:t>
      </w:r>
      <w:r w:rsidRPr="00173334">
        <w:rPr>
          <w:sz w:val="20"/>
          <w:szCs w:val="20"/>
        </w:rPr>
        <w:t>BMI=body mass index</w:t>
      </w:r>
      <w:r w:rsidRPr="00D94A30">
        <w:rPr>
          <w:sz w:val="20"/>
          <w:szCs w:val="20"/>
        </w:rPr>
        <w:t xml:space="preserve">, </w:t>
      </w:r>
      <w:r w:rsidRPr="00173334">
        <w:rPr>
          <w:sz w:val="20"/>
          <w:szCs w:val="20"/>
        </w:rPr>
        <w:t>CARES=Communities Actively Research Exposure Study,</w:t>
      </w:r>
      <w:r w:rsidRPr="00D94A30">
        <w:rPr>
          <w:sz w:val="20"/>
          <w:szCs w:val="20"/>
        </w:rPr>
        <w:t xml:space="preserve"> </w:t>
      </w:r>
      <w:r w:rsidRPr="00173334">
        <w:rPr>
          <w:sz w:val="20"/>
          <w:szCs w:val="20"/>
        </w:rPr>
        <w:t>CASPIAN-III=Childhood and Adolescence Surveillance and Prevention of Adult Non-communicable disease study,</w:t>
      </w:r>
      <w:r w:rsidR="00B16F12">
        <w:rPr>
          <w:sz w:val="20"/>
          <w:szCs w:val="20"/>
        </w:rPr>
        <w:t xml:space="preserve"> </w:t>
      </w:r>
      <w:r w:rsidR="00B16F12" w:rsidRPr="00173334">
        <w:rPr>
          <w:sz w:val="20"/>
          <w:szCs w:val="20"/>
        </w:rPr>
        <w:t>CCAAPS=Cincinnati Childhood Allergy and Air Pollution Study</w:t>
      </w:r>
      <w:r w:rsidR="00B16F12">
        <w:rPr>
          <w:sz w:val="20"/>
          <w:szCs w:val="20"/>
        </w:rPr>
        <w:t>,</w:t>
      </w:r>
      <w:r w:rsidRPr="00D94A30">
        <w:rPr>
          <w:sz w:val="20"/>
          <w:szCs w:val="20"/>
        </w:rPr>
        <w:t xml:space="preserve"> </w:t>
      </w:r>
      <w:r w:rsidRPr="00173334">
        <w:rPr>
          <w:sz w:val="20"/>
          <w:szCs w:val="20"/>
        </w:rPr>
        <w:t>CHEER=Children’s Health and Environment Research,</w:t>
      </w:r>
      <w:r w:rsidR="00D75B28" w:rsidRPr="00DA1ADE">
        <w:rPr>
          <w:sz w:val="20"/>
          <w:szCs w:val="20"/>
        </w:rPr>
        <w:t xml:space="preserve"> DNA=deoxyribonucleic acid,</w:t>
      </w:r>
      <w:r w:rsidRPr="00173334">
        <w:rPr>
          <w:sz w:val="20"/>
          <w:szCs w:val="20"/>
        </w:rPr>
        <w:t xml:space="preserve"> EECHO=Environmental Exposures and Child Health Outcomes,</w:t>
      </w:r>
      <w:r w:rsidR="00FA0DC9" w:rsidRPr="00173334">
        <w:rPr>
          <w:sz w:val="20"/>
          <w:szCs w:val="20"/>
        </w:rPr>
        <w:t xml:space="preserve"> ELEMENT=Early Life Exposure in Mexico to </w:t>
      </w:r>
      <w:proofErr w:type="spellStart"/>
      <w:r w:rsidR="00FA0DC9" w:rsidRPr="00173334">
        <w:rPr>
          <w:sz w:val="20"/>
          <w:szCs w:val="20"/>
        </w:rPr>
        <w:t>ENvironmental</w:t>
      </w:r>
      <w:proofErr w:type="spellEnd"/>
      <w:r w:rsidR="00FA0DC9" w:rsidRPr="00173334">
        <w:rPr>
          <w:sz w:val="20"/>
          <w:szCs w:val="20"/>
        </w:rPr>
        <w:t xml:space="preserve"> Toxicants</w:t>
      </w:r>
      <w:r w:rsidR="00FA0DC9">
        <w:rPr>
          <w:sz w:val="20"/>
          <w:szCs w:val="20"/>
        </w:rPr>
        <w:t>,</w:t>
      </w:r>
      <w:r w:rsidRPr="00D94A30">
        <w:rPr>
          <w:sz w:val="20"/>
          <w:szCs w:val="20"/>
        </w:rPr>
        <w:t xml:space="preserve"> </w:t>
      </w:r>
      <w:r w:rsidRPr="00173334">
        <w:rPr>
          <w:sz w:val="20"/>
          <w:szCs w:val="20"/>
        </w:rPr>
        <w:t>GESTE=</w:t>
      </w:r>
      <w:proofErr w:type="spellStart"/>
      <w:r w:rsidRPr="00173334">
        <w:rPr>
          <w:sz w:val="20"/>
          <w:szCs w:val="20"/>
        </w:rPr>
        <w:t>GESTation</w:t>
      </w:r>
      <w:proofErr w:type="spellEnd"/>
      <w:r w:rsidRPr="00173334">
        <w:rPr>
          <w:sz w:val="20"/>
          <w:szCs w:val="20"/>
        </w:rPr>
        <w:t xml:space="preserve"> and Environment cohort</w:t>
      </w:r>
      <w:r w:rsidRPr="00D94A30">
        <w:rPr>
          <w:sz w:val="20"/>
          <w:szCs w:val="20"/>
        </w:rPr>
        <w:t xml:space="preserve">, </w:t>
      </w:r>
      <w:r w:rsidRPr="00173334">
        <w:rPr>
          <w:sz w:val="20"/>
          <w:szCs w:val="20"/>
        </w:rPr>
        <w:t xml:space="preserve">GFR=glomerular filtration </w:t>
      </w:r>
      <w:r w:rsidRPr="00173334">
        <w:rPr>
          <w:sz w:val="20"/>
          <w:szCs w:val="20"/>
        </w:rPr>
        <w:lastRenderedPageBreak/>
        <w:t>rate</w:t>
      </w:r>
      <w:r w:rsidRPr="00D94A30">
        <w:rPr>
          <w:sz w:val="20"/>
          <w:szCs w:val="20"/>
        </w:rPr>
        <w:t xml:space="preserve">, </w:t>
      </w:r>
      <w:r w:rsidRPr="00173334">
        <w:rPr>
          <w:sz w:val="20"/>
          <w:szCs w:val="20"/>
        </w:rPr>
        <w:t>GM=geometric mean,</w:t>
      </w:r>
      <w:r w:rsidR="009E1E51">
        <w:rPr>
          <w:sz w:val="20"/>
          <w:szCs w:val="20"/>
        </w:rPr>
        <w:t xml:space="preserve"> </w:t>
      </w:r>
      <w:proofErr w:type="spellStart"/>
      <w:r w:rsidR="009E1E51" w:rsidRPr="00173334">
        <w:rPr>
          <w:sz w:val="20"/>
          <w:szCs w:val="20"/>
        </w:rPr>
        <w:t>IgE</w:t>
      </w:r>
      <w:proofErr w:type="spellEnd"/>
      <w:r w:rsidR="009E1E51" w:rsidRPr="00173334">
        <w:rPr>
          <w:sz w:val="20"/>
          <w:szCs w:val="20"/>
        </w:rPr>
        <w:t>=immunoglobulin E</w:t>
      </w:r>
      <w:r w:rsidR="009E1E51">
        <w:rPr>
          <w:sz w:val="20"/>
          <w:szCs w:val="20"/>
        </w:rPr>
        <w:t>,</w:t>
      </w:r>
      <w:r w:rsidR="00B905E6">
        <w:rPr>
          <w:sz w:val="20"/>
          <w:szCs w:val="20"/>
        </w:rPr>
        <w:t xml:space="preserve"> </w:t>
      </w:r>
      <w:r w:rsidR="00B905E6" w:rsidRPr="00173334">
        <w:rPr>
          <w:sz w:val="20"/>
          <w:szCs w:val="20"/>
        </w:rPr>
        <w:t>IQ=intelligence quotient</w:t>
      </w:r>
      <w:r w:rsidR="00B905E6">
        <w:rPr>
          <w:sz w:val="20"/>
          <w:szCs w:val="20"/>
        </w:rPr>
        <w:t>,</w:t>
      </w:r>
      <w:r w:rsidRPr="00D94A30">
        <w:rPr>
          <w:sz w:val="20"/>
          <w:szCs w:val="20"/>
        </w:rPr>
        <w:t xml:space="preserve"> </w:t>
      </w:r>
      <w:r w:rsidRPr="00173334">
        <w:rPr>
          <w:sz w:val="20"/>
          <w:szCs w:val="20"/>
        </w:rPr>
        <w:t>KNHANES=Korea National Health and Nutrition Examination Survey,</w:t>
      </w:r>
      <w:r w:rsidRPr="00D94A30">
        <w:rPr>
          <w:sz w:val="20"/>
          <w:szCs w:val="20"/>
        </w:rPr>
        <w:t xml:space="preserve"> </w:t>
      </w:r>
      <w:r w:rsidRPr="00173334">
        <w:rPr>
          <w:sz w:val="20"/>
          <w:szCs w:val="20"/>
        </w:rPr>
        <w:t>MOCEH=Mothers’ and Children’s Environmental Health Study, NHANES=National Health and Nutrition Examination Survey</w:t>
      </w:r>
      <w:r w:rsidRPr="00D94A30">
        <w:rPr>
          <w:sz w:val="20"/>
          <w:szCs w:val="20"/>
        </w:rPr>
        <w:t xml:space="preserve">, </w:t>
      </w:r>
      <w:r w:rsidR="007C33F4" w:rsidRPr="00173334">
        <w:rPr>
          <w:sz w:val="20"/>
          <w:szCs w:val="20"/>
        </w:rPr>
        <w:t xml:space="preserve">PHIME=Public </w:t>
      </w:r>
      <w:r w:rsidR="00FE330F" w:rsidRPr="00173334">
        <w:rPr>
          <w:sz w:val="20"/>
          <w:szCs w:val="20"/>
        </w:rPr>
        <w:t xml:space="preserve">Health Impact </w:t>
      </w:r>
      <w:r w:rsidR="007C33F4" w:rsidRPr="00173334">
        <w:rPr>
          <w:sz w:val="20"/>
          <w:szCs w:val="20"/>
        </w:rPr>
        <w:t xml:space="preserve">of </w:t>
      </w:r>
      <w:r w:rsidR="00FE330F" w:rsidRPr="00173334">
        <w:rPr>
          <w:sz w:val="20"/>
          <w:szCs w:val="20"/>
        </w:rPr>
        <w:t>Metals Exposure</w:t>
      </w:r>
      <w:r w:rsidR="007C33F4" w:rsidRPr="00173334">
        <w:rPr>
          <w:sz w:val="20"/>
          <w:szCs w:val="20"/>
        </w:rPr>
        <w:t xml:space="preserve">, </w:t>
      </w:r>
      <w:r w:rsidRPr="00173334">
        <w:rPr>
          <w:sz w:val="20"/>
          <w:szCs w:val="20"/>
        </w:rPr>
        <w:t>T=</w:t>
      </w:r>
      <w:proofErr w:type="spellStart"/>
      <w:r w:rsidRPr="00173334">
        <w:rPr>
          <w:sz w:val="20"/>
          <w:szCs w:val="20"/>
        </w:rPr>
        <w:t>tertil</w:t>
      </w:r>
      <w:r w:rsidR="00FD054B" w:rsidRPr="00173334">
        <w:rPr>
          <w:sz w:val="20"/>
          <w:szCs w:val="20"/>
        </w:rPr>
        <w:t>e</w:t>
      </w:r>
      <w:proofErr w:type="spellEnd"/>
    </w:p>
    <w:p w14:paraId="20F0E84B" w14:textId="6B313934" w:rsidR="003B513F" w:rsidRPr="00086589" w:rsidRDefault="006243C7" w:rsidP="006243C7">
      <w:pPr>
        <w:rPr>
          <w:b/>
          <w:bCs/>
        </w:rPr>
      </w:pPr>
      <w:r w:rsidRPr="00086589">
        <w:rPr>
          <w:b/>
          <w:bCs/>
        </w:rPr>
        <w:lastRenderedPageBreak/>
        <w:t>References</w:t>
      </w:r>
    </w:p>
    <w:p w14:paraId="12497BED" w14:textId="77777777" w:rsidR="009D1413" w:rsidRPr="009D1413" w:rsidRDefault="003B513F" w:rsidP="009D1413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9D1413" w:rsidRPr="009D1413">
        <w:rPr>
          <w:noProof/>
        </w:rPr>
        <w:t>Ahn, J., et al., 2018. Association of Blood Pressure with Blood Lead and Cadmium Levels in Korean Adolescents: Analysis of Data from the 2010-2016 Korean National Health and Nutrition Examination Survey. J Korean Med Sci. 33</w:t>
      </w:r>
      <w:r w:rsidR="009D1413" w:rsidRPr="009D1413">
        <w:rPr>
          <w:b/>
          <w:noProof/>
        </w:rPr>
        <w:t>,</w:t>
      </w:r>
      <w:r w:rsidR="009D1413" w:rsidRPr="009D1413">
        <w:rPr>
          <w:noProof/>
        </w:rPr>
        <w:t xml:space="preserve"> e278.</w:t>
      </w:r>
    </w:p>
    <w:p w14:paraId="08B358A0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Alvarez-Ortega, N., Caballero-Gallardo, K., Olivero-Verbel, J., 2019. Toxicological effects in children exposed to lead: a cross-sectional study at the Colombian Caribbean coast. Environ Int. 130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04809.</w:t>
      </w:r>
    </w:p>
    <w:p w14:paraId="2F345064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Arbuckle, T. E., et al., 2016. Bisphenol A, phthalates and lead and learning and behavioral problems in Canadian children 6-11 years of age: CHMS 2007-2009. Neurotoxicology. 54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89-98.</w:t>
      </w:r>
    </w:p>
    <w:p w14:paraId="3B68908B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Barg, G., et al., 2018. Association of low lead levels with behavioral problems and executive function deficits in schoolers from Montevideo, Uruguay. Int J Environ Res Public Health. 15.</w:t>
      </w:r>
    </w:p>
    <w:p w14:paraId="3ABE9B81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Birdsall, R. E., et al., 2010. Effects of lead and mercury on the blood proteome of children. J Proteome Rese. 9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4443-53.</w:t>
      </w:r>
    </w:p>
    <w:p w14:paraId="7CF18BEB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Boucher, O., et al., 2012a. Response inhibition and error monitoring during a visual go/no-go task in inuit children exposed to lead, polychlorinated biphenyls, and methylmercury. Environ Health Perspect. 120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608-15.</w:t>
      </w:r>
    </w:p>
    <w:p w14:paraId="2C5A1B95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Boucher, O., et al., 2012b. Prenatal methylmercury, postnatal lead exposure, and evidence of attention deficit/hyperactivity disorder among Inuit children in Arctic Quebec. Environ Health Perspect. 120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456-61.</w:t>
      </w:r>
    </w:p>
    <w:p w14:paraId="2A13ED46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Braun, J. M., et al., 2008. Association of environmental toxicants and conduct disorder in U.S. children: NHANES 2001-2004. Environ Health Perspect. 116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956-62.</w:t>
      </w:r>
    </w:p>
    <w:p w14:paraId="7D96A428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Burns, J. S., et al., 2017. Peripubertal blood lead levels and growth among Russian boys. Environ Int. 106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53-59.</w:t>
      </w:r>
    </w:p>
    <w:p w14:paraId="57FCDBCF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Cai, Q.-L., et al., 2021. Impact of lead exposure on thyroid status and IQ performance among school-age children living nearby a lead-zinc mine in China. Neurotoxicology. 82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77-185.</w:t>
      </w:r>
    </w:p>
    <w:p w14:paraId="28C49F79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Canfield, R. L., et al., 2003. Intellectual impairment in children with blood lead concentrations below 10 microg per deciliter. N Engl J Med. 348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517-26.</w:t>
      </w:r>
    </w:p>
    <w:p w14:paraId="45904883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Chaumont, A., et al., 2012. Associations between proteins and heavy metals in urine at low environmental exposures: evidence of reverse causality. Toxicol Lett. 210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345-52.</w:t>
      </w:r>
    </w:p>
    <w:p w14:paraId="5E07568A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Cho, S.-C., et al., 2010. Effect of environmental exposure to lead and tobacco smoke on inattentive and hyperactive symptoms and neurocognitive performance in children. J Child Psychol Psychiatry. 51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050-7.</w:t>
      </w:r>
    </w:p>
    <w:p w14:paraId="5CEF01FC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Choi, H. S., 2020. Relationships of lead, mercury and cadmium levels with the timing of menarche among Korean girls. Child Health Nurs Res. 26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98-106.</w:t>
      </w:r>
    </w:p>
    <w:p w14:paraId="52BBCE33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Choi, J. W., Kim, S. K., 2005. Relationships of lead, copper, zinc, and cadmium levels versus hematopoiesis and iron parameters in healthy adolescents. Ann Clin Lab Sci. 35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428-34.</w:t>
      </w:r>
    </w:p>
    <w:p w14:paraId="6E97F09C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Choi, W.-J., et al., 2016. Blood lead, parental marital status and the risk of attention-deficit/hyperactivity disorder in elementary school children: a longitudinal study. Psychiatry Res. 236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42-46.</w:t>
      </w:r>
    </w:p>
    <w:p w14:paraId="3599D72C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Dantzer, J., et al., 2020. A comparison of blood and toenails as biomarkers of children's exposure to lead and their correlation with cognitive function. Sci Total Environ. 700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34519.</w:t>
      </w:r>
    </w:p>
    <w:p w14:paraId="6237A918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de Burbure, C., et al., 2006. Renal and neurologic effects of cadmium, lead, mercury, and arsenic in children: evidence of early effects and multiple interactions at environmental exposure levels. Environ Health Perspect. 114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584-90.</w:t>
      </w:r>
    </w:p>
    <w:p w14:paraId="2EDC2AF9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Deierlein, A. L., et al., 2019. Lead exposure during childhood and subsequent anthropometry through adolescence in girls. Environ Int. 122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310-315.</w:t>
      </w:r>
    </w:p>
    <w:p w14:paraId="25E29F18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lastRenderedPageBreak/>
        <w:t>Denham, M., et al., 2005. Relationship of lead, mercury, mirex, dichlorodiphenyldichloroethylene, hexachlorobenzene, and polychlorinated biphenyls to timing of menarche among Akwesasne Mohawk girls. Pediatrics. 115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e127-34.</w:t>
      </w:r>
    </w:p>
    <w:p w14:paraId="4B25B8D5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Desai, G., et al., 2021. Low-level exposure to lead, mercury, arsenic, and cadmium, and blood pressure among 8-17-year-old participants of the 2009-2016 National Health and Nutrition Examination Survey. Environ Res. 197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11086.</w:t>
      </w:r>
    </w:p>
    <w:p w14:paraId="44259B52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Esmaeili, M., Rakhshanizadeh, F., 2019. Serum trace elements in children with end-stage renal disease. J Ren Nutr. 29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48-54.</w:t>
      </w:r>
    </w:p>
    <w:p w14:paraId="52662F8C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Fadrowski, J. J., et al., 2013. Blood lead level and measured glomerular filtration rate in children with chronic kidney disease. Environ Health Perspect. 121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965-70.</w:t>
      </w:r>
    </w:p>
    <w:p w14:paraId="6DC4D16F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Farmer, A., Beltran, T., Choi, Y. S., 2017. Prevalence of toxocara species infection in the U.S.: results from the National Health and Nutrition Examination Survey, 2011-2014. PLoS Negl Trop Dis. 11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e0005818.</w:t>
      </w:r>
    </w:p>
    <w:p w14:paraId="4461E6D9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Fleisch, A. F., et al., 2013. Blood lead levels and serum insulin-like growth factor 1 concentrations in peripubertal boys. Environ Health Perspect. 121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854-858.</w:t>
      </w:r>
    </w:p>
    <w:p w14:paraId="46054DE4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Frndak, S., et al., 2019. Latent subgroups of cognitive performance in lead- and manganese-exposed Uruguayan children: examining behavioral signatures. Neurotoxicology. 73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88-198.</w:t>
      </w:r>
    </w:p>
    <w:p w14:paraId="2BBEBA95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Frndak, S., et al., 2022. Do neighborhood factors modify the effects of lead exposure on child behavior? Toxics. 10.</w:t>
      </w:r>
    </w:p>
    <w:p w14:paraId="1B0A5DAD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Froehlich, T. E., et al., 2009. Association of tobacco and lead exposures with attention-deficit/hyperactivity disorder. Pediatrics. 124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e1054-63.</w:t>
      </w:r>
    </w:p>
    <w:p w14:paraId="368CBF0D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Geier, D. A., Kern, J. K., Geier, M. R., 2017. Blood lead levels and learning disabilities: a cross-sectional study of the 2003-2004 National Health and Nutrition Examination Survey (NHANES). Int J Environ Res Public Health. 14.</w:t>
      </w:r>
    </w:p>
    <w:p w14:paraId="1AD5BE39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Glenn, A. L., Li, Y., Liu, J., 2022. Association between lower-level of environmental lead exposure and reactive and proactive aggression in youth: sex differences. J Environ Sci Health C. 40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268-281.</w:t>
      </w:r>
    </w:p>
    <w:p w14:paraId="033D5A27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Gollenberg, A. L., et al., 2010. Association between lead and cadmium and reproductive hormones in peripubertal U.S. girls. Environ Health Perspect. 118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782-7.</w:t>
      </w:r>
    </w:p>
    <w:p w14:paraId="2DF3B6B0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Gu, X., et al., 2018. Association of PIK3CG gene polymorphisms with attention-deficit/hyperactivity disorder: a case-control study. Prog Neuropsychopharmacol Biol Psychiatry 81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69-177.</w:t>
      </w:r>
    </w:p>
    <w:p w14:paraId="7E0F8C02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Gump, B. B., et al., 2017. Background lead and mercury exposures: psychological and behavioral problems in children. Environ Res. 158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576-582.</w:t>
      </w:r>
    </w:p>
    <w:p w14:paraId="478CA465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Gump, B. B., et al., 2011. Low-level Pb and cardiovascular responses to acute stress in children: the role of cardiac autonomic regulation. Neurotoxicol Teratol. 33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212-9.</w:t>
      </w:r>
    </w:p>
    <w:p w14:paraId="7793E156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Ha, M., et al., 2009. Low blood levels of lead and mercury and symptoms of attention deficit hyperactivity in children: a report of the children's health and environment research (CHEER). Neurotoxicology. 30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31-6.</w:t>
      </w:r>
    </w:p>
    <w:p w14:paraId="086A0955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Halabicky, O. M., et al., 2022a. Childhood lead exposure and sex-based neurobehavioral functioning in adolescence. Neurotoxicology. 93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-8.</w:t>
      </w:r>
    </w:p>
    <w:p w14:paraId="5D961820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Halabicky, O. M., et al., 2022b. Early childhood lead exposure and adolescent heart rate variability: a longitudinal cohort study. Environ Res. 205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12551.</w:t>
      </w:r>
    </w:p>
    <w:p w14:paraId="457EC2E6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Halabicky, O. M., et al., 2023. Low level lead exposure in early childhood and parental education on adolescent IQ and working memory: a cohort study. J Expo Sci Environ Epidemiol. 33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68-176.</w:t>
      </w:r>
    </w:p>
    <w:p w14:paraId="15E84243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Hauser, R., et al., 2008. Association of blood lead levels with onset of puberty in Russian boys. Environ Health Perspect. 116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976-80.</w:t>
      </w:r>
    </w:p>
    <w:p w14:paraId="2FE6A269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Hawari, I., Eskandar, M. B., Alzeer, S., 2020. The role of lead, manganese, and zinc in autism spectrum disorders (ASDs) and attention-deficient hyperactivity disorder (ADHD): a case-control study on Syrian children affected by the Syrian crisis. Biol Trace Elem Res. 197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07-114.</w:t>
      </w:r>
    </w:p>
    <w:p w14:paraId="495E93C8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lastRenderedPageBreak/>
        <w:t>Haynes, E. N., et al., 2015. Manganese exposure and neurocognitive outcomes in rural school-age children: the communities actively researching exposure study (Ohio, USA). Environ Health Perspect. 123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066-71.</w:t>
      </w:r>
    </w:p>
    <w:p w14:paraId="20A927C1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Hong, S.-B., et al., 2015. Environmental lead exposure and attention deficit/hyperactivity disorder symptom domains in a community sample of South Korean school-age children. Environ Health Perspect. 123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271-6.</w:t>
      </w:r>
    </w:p>
    <w:p w14:paraId="47A1C714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Hsueh, Y.-M., et al., 2017. Association of blood heavy metals with developmental delays and health status in children. Sci Rep. 7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43608.</w:t>
      </w:r>
    </w:p>
    <w:p w14:paraId="1B79F35A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Huang, P.-C., et al., 2012. Childhood blood lead levels and intellectual development after ban of leaded gasoline in Taiwan: a 9-year prospective study. Environ Int. 40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88-96.</w:t>
      </w:r>
    </w:p>
    <w:p w14:paraId="26080EB0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Huang, S., et al., 2016. Childhood blood lead levels and symptoms of attention deficit hyperactivity disorder (ADHD): a cross-sectional study of Mexican children. Environ Health Perspect. 124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868-74.</w:t>
      </w:r>
    </w:p>
    <w:p w14:paraId="3D042351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Huang, X., et al., 2019. LPHN3 gene variations and susceptibility to ADHD in Chinese Han population: a two-stage case-control association study and gene-environment interactions. Eur Child Adolesc Psychiatry. 28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861-873.</w:t>
      </w:r>
    </w:p>
    <w:p w14:paraId="3A2BB942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Iglesias, V., et al., 2011. Exposure to lead from a storage site associated with intellectual impairment in Chilean children living nearby. Int J Occup Environ Health. 17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314-21.</w:t>
      </w:r>
    </w:p>
    <w:p w14:paraId="00EF0258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Jedrychowski, W., et al., 2011. Intrauterine exposure to lead may enhance sensitization to common inhalant allergens in early childhood: a prospective prebirth cohort study. Environ Res. 111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19-24.</w:t>
      </w:r>
    </w:p>
    <w:p w14:paraId="08565FD4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Jeong, K. S., et al., 2015. Evidence that cognitive deficit in children is associated not only with iron deficiency, but also with blood lead concentration: a preliminary study. J Trace Elem Med Biol. 29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336-41.</w:t>
      </w:r>
    </w:p>
    <w:p w14:paraId="74DEFD26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Joo, H., et al., 2018. Gender difference in the effects of lead exposure at different time windows on neurobehavioral development in 5-year-old children. Sci Total Environ. 615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086-1092.</w:t>
      </w:r>
    </w:p>
    <w:p w14:paraId="36435BD9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Joo, H., et al., 2017. Secondhand smoke exposure and low blood lead levels in association with attention-deficit hyperactivity disorder and its symptom domain in children: a community-based case-control study. Nicotine Tob Res. 19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94-101.</w:t>
      </w:r>
    </w:p>
    <w:p w14:paraId="6D2099C3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Joo, S. H., et al., 2022. Environmental exposure to lead, mercury, and cadmium is not associated with abnormal kidney function in Korean adolescents. Pediatr Nephrol. 37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625-631.</w:t>
      </w:r>
    </w:p>
    <w:p w14:paraId="48DFC220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Karmaus, W., et al., 2005. Immune function biomarkers in children exposed to lead and organochlorine compounds: a cross-sectional study. Environ Health. 4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5.</w:t>
      </w:r>
    </w:p>
    <w:p w14:paraId="046AFE09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Khalaf, M. A. M., El-Mazary, A. A. M., 2011. Effect of low-level environmental lead exposure on the intellectual functions of children of El-Minia city, El-Minia governorate, Egypt. Indian J Med Forensic Med Toxicol. 5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58-62.</w:t>
      </w:r>
    </w:p>
    <w:p w14:paraId="7A5CF488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Kicinski, M., et al., 2016. Urinary t,t-muconic acid as a proxy-biomarker of car exhaust and neurobehavioral performance in 15-year olds. Environ Res. 151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521-527.</w:t>
      </w:r>
    </w:p>
    <w:p w14:paraId="711CF9F0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Kicinski, M., et al., 2015. Neurobehavioral function and low-level metal exposure in adolescents. Int J Hyg Environ Health. 218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39-46.</w:t>
      </w:r>
    </w:p>
    <w:p w14:paraId="7712B62A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Kim, D. S., et al., 2012. The association between lead concentration in the blood and neurobehavioral performance of children. Toxicol Environ Health Sci. 4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87-91.</w:t>
      </w:r>
    </w:p>
    <w:p w14:paraId="666B8460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Kim, D. S., Yu, S. D., Lee, E. H., 2010. Effects of blood lead concentration on intelligence and personality in school children. Mol Cell Toxicol. 6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9-23.</w:t>
      </w:r>
    </w:p>
    <w:p w14:paraId="21D3745B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Kim, K.-N., Kwon, H.-J., Hong, Y.-C., 2016. Low-level lead exposure and autistic behaviors in school-age children. Neurotoxicology. 53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93-200.</w:t>
      </w:r>
    </w:p>
    <w:p w14:paraId="18C0F629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Kim, S., et al., 2013. Lead, mercury, and cadmium exposure and attention deficit hyperactivity disorder in children. Environ Res. 126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05-10.</w:t>
      </w:r>
    </w:p>
    <w:p w14:paraId="64131392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lastRenderedPageBreak/>
        <w:t>Kim, Y.-S., et al., 2017. Association between low blood lead levels and increased risk of dental caries in children: a cross-sectional study. BMC oral health. 17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42.</w:t>
      </w:r>
    </w:p>
    <w:p w14:paraId="3A63CDF7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Kim, Y., et al., 2010. Association between blood lead levels (&lt;5 mug/dL) and inattention-hyperactivity and neurocognitive profiles in school-aged Korean children. Sci Total Environ. 408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5737-43.</w:t>
      </w:r>
    </w:p>
    <w:p w14:paraId="59929570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Kim, Y., et al., 2009. Co-exposure to environmental lead and manganese affects the intelligence of school-aged children. Neurotoxicology. 30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564-71.</w:t>
      </w:r>
    </w:p>
    <w:p w14:paraId="63F1CD19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Kordas, K., et al., 2006. Deficits in cognitive function and achievement in Mexican first-graders with low blood lead concentrations. Environ Res. 100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371-86.</w:t>
      </w:r>
    </w:p>
    <w:p w14:paraId="10BF7F39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Lanphear, B. P., et al., 2000. Cognitive deficits associated with blood lead concentrations &lt;10 microg/dL in US children and adolescents. Public Health Rep. 115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521-9.</w:t>
      </w:r>
    </w:p>
    <w:p w14:paraId="647B72F2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Lanphear, B. P., et al., 2005. Low-level environmental lead exposure and children's intellectual function: an international pooled analysis. Environ Health Perspect. 113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894-9.</w:t>
      </w:r>
    </w:p>
    <w:p w14:paraId="4719F1C4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Lee, D. H., Jacobs, D. R., Porta, M., 2007. Association of serum concentrations of persistent organic pollutants with the prevalence of learning disability and attention deficit disorder. J Epidemiol Community Health. 61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591-6.</w:t>
      </w:r>
    </w:p>
    <w:p w14:paraId="78544C30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Levin-Schwartz, Y., et al., 2020. Multi-media biomarkers: integrating information to improve lead exposure assessment. Environ Res. 183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09148.</w:t>
      </w:r>
    </w:p>
    <w:p w14:paraId="5C5A4F52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Li, X., et al., 2023. Exposure to metals and the disruption of sex hormones in 6-19 years old children: an exploration of mixture effects. Ecotoxicol Environ Saf 250.</w:t>
      </w:r>
    </w:p>
    <w:p w14:paraId="3C521498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Li, Y., et al., 2015. Relationship of lead and essential elements in whole blood from school-age children in Nanning, China. J Trace Elem Med Biol. 32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07-111.</w:t>
      </w:r>
    </w:p>
    <w:p w14:paraId="1B3CC319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Liu, J., et al., 2021. Blood lead and mercury levels are associated with low resting heart rate in community adolescent boys. Int J Hyg Environ Health. 233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13685.</w:t>
      </w:r>
    </w:p>
    <w:p w14:paraId="1C2CAAB4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Lucchini, R. G., et al., 2019. Neurocognitive impact of metal exposure and social stressors among schoolchildren in Taranto, Italy. Environ Health. 18.</w:t>
      </w:r>
    </w:p>
    <w:p w14:paraId="01265B2E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Madrigal, J. M., et al., 2018. Association of heavy metals with measures of pulmonary function in children and youth: Results from the National Health and Nutrition Examination Survey (NHANES). Environ Int. 121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871-878.</w:t>
      </w:r>
    </w:p>
    <w:p w14:paraId="404DF36B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Maidoumi, S., et al., 2022. Iron deficiency and cognitive impairment in children with low blood lead levels. Toxicol Rep. 9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681-1690.</w:t>
      </w:r>
    </w:p>
    <w:p w14:paraId="13B90935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Martin, K. V., et al., 2021. Co-exposure to manganese and lead and pediatric neurocognition in East Liverpool, Ohio. Environ Res. 202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11644.</w:t>
      </w:r>
    </w:p>
    <w:p w14:paraId="182DD2DD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Menezes-Filho, J. A., et al., 2014. Elevated manganese exposure and school-aged children's behavior: a gender-stratified analysis. Neurotoxicology. 45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293-300.</w:t>
      </w:r>
    </w:p>
    <w:p w14:paraId="4700EC31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Min, J.-Y., et al., 2007. Neurobehavioral function in children with low blood lead concentrations. Neurotoxicology. 28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421-5.</w:t>
      </w:r>
    </w:p>
    <w:p w14:paraId="115C14E8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Min, K.-B., et al., 2008. Relationship between low blood lead levels and growth in children of white-collar civil servants in Korea. Int J Hyg Environ Health. 211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82-7.</w:t>
      </w:r>
    </w:p>
    <w:p w14:paraId="44CA0843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Nie, L. H., et al., 2011. Blood lead levels and cumulative blood lead index (CBLI) as predictors of late neurodevelopment in lead poisoned children. Biomarkers : biochemical indicators of exposure, response, and susceptibility to chemicals. 16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517-24.</w:t>
      </w:r>
    </w:p>
    <w:p w14:paraId="53DD1C43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Nigg, J. T., et al., 2016. Variation in an iron metabolism gene moderates the association between blood lead levels and attention-deficit/hyperactivity disorder in Children. Psychol Sci. 27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257-69.</w:t>
      </w:r>
    </w:p>
    <w:p w14:paraId="2E48940F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Nigg, J. T., et al., 2008. Low blood lead levels associated with clinically diagnosed attention-deficit/hyperactivity disorder and mediated by weak cognitive control. Biol Psychiatry. 63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325-31.</w:t>
      </w:r>
    </w:p>
    <w:p w14:paraId="31ACDA3C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lastRenderedPageBreak/>
        <w:t>Nigg, J. T., et al., 2010. Confirmation and extension of association of blood lead with attention-deficit/hyperactivity disorder (ADHD) and ADHD symptom domains at population-typical exposure levels. J Child Psychol Psychiatry. 51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58-65.</w:t>
      </w:r>
    </w:p>
    <w:p w14:paraId="74093F7D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Nkomo, P., et al., 2017. The association between elevated blood lead levels and violent behavior during late adolescence: The South African Birth to Twenty Plus cohort. Environ Int. 109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36-145.</w:t>
      </w:r>
    </w:p>
    <w:p w14:paraId="0F493C31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Nkomo, P., et al., 2018. The association between environmental lead exposure with aggressive behavior, and dimensionality of direct and indirect aggression during mid-adolescence: Birth to Twenty Plus cohort. Sci Total Environ. 612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472-479.</w:t>
      </w:r>
    </w:p>
    <w:p w14:paraId="1B211389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Pan, S., et al., 2018. Effects of lead, cadmium, arsenic, and mercury co-exposure on children's intelligence quotient in an industrialized area of southern China. Environ pollut. 235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47-54.</w:t>
      </w:r>
    </w:p>
    <w:p w14:paraId="0A7B76D4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Park, J. H., et al., 2016. Blood lead concentrations and attention deficit hyperactivity disorder in Korean children: a hospital-based case control study. BMC pediatrics. 16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56.</w:t>
      </w:r>
    </w:p>
    <w:p w14:paraId="0C4EF02E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Poursafa, P., et al., 2014. Association of serum lead and mercury level with cardiometabolic risk factors and liver enzymes in a nationally representative sample of adolescents: the CASPIAN-III study. Environ Sci Pollut Res Int. 21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3496-502.</w:t>
      </w:r>
    </w:p>
    <w:p w14:paraId="5CB2D6AD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Renzetti, S., et al., 2021. The effects of the exposure to neurotoxic elements on Italian schoolchildren behavior. Sci Rep. 11.</w:t>
      </w:r>
    </w:p>
    <w:p w14:paraId="5027FA30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Rugless, F., et al., 2014. Childhood exposure to manganese and postural instability in children living near a ferromanganese refinery in southeastern Ohio. Neurotoxicol Teratol. 41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71-9.</w:t>
      </w:r>
    </w:p>
    <w:p w14:paraId="02542333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Sarasua, S. M., et al., 2000. Serum immunoglobulins and lymphocyte subset distributions in children and adults living in communities assessed for lead and cadmium exposure. J Toxicol Environ Health A. 60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-15.</w:t>
      </w:r>
    </w:p>
    <w:p w14:paraId="038BFC94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Schell, L. M., et al., 2014. Relationships of polychlorinated biphenyls and dichlorodiphenyldichloroethylene (p,p'-DDE) with testosterone levels in adolescent males. Environ Health Perspect. 122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304-9.</w:t>
      </w:r>
    </w:p>
    <w:p w14:paraId="47510C64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Schildroth, S., et al., 2023. Associations of an industry-relevant metal mixture with verbal learning and memory in Italian adolescents: The modifying role of iron status. Environ Res. 224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15457.</w:t>
      </w:r>
    </w:p>
    <w:p w14:paraId="0446F6F7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Sears, C. G., et al., 2022. Identifying periods of heightened susceptibility to lead exposure in relation to behavioral problems. J Expo Sci Environ Epidemiol. 32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-9.</w:t>
      </w:r>
    </w:p>
    <w:p w14:paraId="25479393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Selevan, S. G., et al., 2003. Blood lead concentration and delayed puberty in girls. N Engl J Med. 348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527-1536.</w:t>
      </w:r>
    </w:p>
    <w:p w14:paraId="72152651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Shen, Y., et al., 2022. Associations of childhood and perinatal blood metals with children's gut microbiomes in a Canadian gestation cohort. Environ Health Perspect. 130.</w:t>
      </w:r>
    </w:p>
    <w:p w14:paraId="7C653DB5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Signes-Pastor, A. J., et al., 2021. Exposure to a mixture of metals and growth indicators in 6-11-year-old children from the 2013-2016 NHANES. Expos Health. 13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73-184.</w:t>
      </w:r>
    </w:p>
    <w:p w14:paraId="587A810B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Skerfving, S., et al., 2015. Late effects of low blood lead concentrations in children on school performance and cognitive functions. Neurotoxicology. 49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14-20.</w:t>
      </w:r>
    </w:p>
    <w:p w14:paraId="1AB9C181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Sobin, C., et al., 2015. delta-Aminolevulinic acid dehydratase single nucleotide polymorphism 2 (ALAD2) and peptide transporter 2*2 haplotype (hPEPT2*2) differently influence neurobehavior in low-level lead exposed children. Neurotoxicol Teratol. 47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37-45.</w:t>
      </w:r>
    </w:p>
    <w:p w14:paraId="1664B88D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Staessen, J. A., et al., 2001. Renal function, cytogenetic measurements, and sexual development in adolescents in relation to environmental pollutants: a feasibility study of biomarkers. Lancet. 357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660-9.</w:t>
      </w:r>
    </w:p>
    <w:p w14:paraId="1AE9842F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Surkan, P. J., et al., 2007. Neuropsychological function in children with blood lead levels &lt;10 microg/dL. Neurotoxicology. 28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170-7.</w:t>
      </w:r>
    </w:p>
    <w:p w14:paraId="64FAE99F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Tatsuta, N., et al., 2020. Prenatal and postnatal lead exposures and intellectual development among 12-year-old Japanese children. Environ Res. 189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09844.</w:t>
      </w:r>
    </w:p>
    <w:p w14:paraId="77FA28CA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Tort, B., et al., 2018. Lead exposure may affect gingival health in children. BMC oral health. 18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79.</w:t>
      </w:r>
    </w:p>
    <w:p w14:paraId="0E3ADB64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lastRenderedPageBreak/>
        <w:t>Wan, C., et al., 2021. DNA methylation biomarkers of IQ reduction are associated with long-term lead exposure in school aged children in southern China. Environ Sci Technol. 55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412-422.</w:t>
      </w:r>
    </w:p>
    <w:p w14:paraId="13028E91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Wang, I. J., Karmaus, W. J. J., Yang, C.-C., 2017. Lead exposure, IgE, and the risk of asthma in children. J Expo Sci Environ Epidemiol. 27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478-483.</w:t>
      </w:r>
    </w:p>
    <w:p w14:paraId="0851748C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Wang, Y., Wang, Y., Yan, C., 2022. Gender differences in trace element exposures with cognitive abilities of school-aged children: a cohort study in Wujiang city, China. Environ Sci Pollut Res Int. 29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64807-64821.</w:t>
      </w:r>
    </w:p>
    <w:p w14:paraId="2BC088E4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Wells, E. M., et al., 2014. The relationship of blood lead with immunoglobulin E, eosinophils, and asthma among children: NHANES 2005-2006. Int J Hyg Environ Health. 217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96-204.</w:t>
      </w:r>
    </w:p>
    <w:p w14:paraId="69942E40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Williams, P. L., et al., 2019. Blood lead levels and timing of male sexual maturity: a longitudinal study of Russian boys. Environ Int. 125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470-477.</w:t>
      </w:r>
    </w:p>
    <w:p w14:paraId="04E2A9C4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Williams, P. L., et al., 2022. Association of peripubertal blood lead levels with reproductive hormones and semen parameters in a longitudinal cohort of Russian men. Hum Reprod. 37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848-858.</w:t>
      </w:r>
    </w:p>
    <w:p w14:paraId="797FA0EF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Williams, P. L., et al., 2010. Blood lead levels and delayed onset of puberty in a longitudinal study of Russian boys. Pediatrics. 125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e1088-e1096.</w:t>
      </w:r>
    </w:p>
    <w:p w14:paraId="386C7391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Wolff, M. S., et al., 2008. Environmental exposures and puberty in inner-city girls. Environ Res. 107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393-400.</w:t>
      </w:r>
    </w:p>
    <w:p w14:paraId="13665F01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Wu, T., Buck, G. M., Mendola, P., 2003. Blood lead levels and sexual maturation in U.S. girls: the Third National Health and Nutrition Examination Survey, 1988-1994. Environ Health Perspect. 111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737-41.</w:t>
      </w:r>
    </w:p>
    <w:p w14:paraId="071E7AF4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Xu, C., et al., 2017. Associations between lead concentrations and cardiovascular risk factors in U.S. adolescents. Sci Rep. 7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9121.</w:t>
      </w:r>
    </w:p>
    <w:p w14:paraId="5C3FF477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Youravong, N., et al., 2006. Lead associated caries development in children living in a lead contaminated area, Thailand. Sci Total Environ. 361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88-96.</w:t>
      </w:r>
    </w:p>
    <w:p w14:paraId="43CE1F1E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Yuan, F.-F., et al., 2017. SLC6A1 gene involvement in susceptibility to attention-deficit/hyperactivity disorder: a case-control study and gene-environment interaction. Prog Neuropsychopharmacol Biol Psychiatry 77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202-208.</w:t>
      </w:r>
    </w:p>
    <w:p w14:paraId="1F3A8BC7" w14:textId="77777777" w:rsidR="009D1413" w:rsidRPr="009D1413" w:rsidRDefault="009D1413" w:rsidP="009D1413">
      <w:pPr>
        <w:pStyle w:val="EndNoteBibliography"/>
        <w:ind w:left="720" w:hanging="720"/>
        <w:rPr>
          <w:noProof/>
        </w:rPr>
      </w:pPr>
      <w:r w:rsidRPr="009D1413">
        <w:rPr>
          <w:noProof/>
        </w:rPr>
        <w:t>Zamoiski, R. D., et al., 2014. Association of arsenic and metals with concentrations of 25-hydroxyvitamin D and 1,25-dihydroxyvitamin D among adolescents in Torreon, Mexico. Environ Health Perspect. 122</w:t>
      </w:r>
      <w:r w:rsidRPr="009D1413">
        <w:rPr>
          <w:b/>
          <w:noProof/>
        </w:rPr>
        <w:t>,</w:t>
      </w:r>
      <w:r w:rsidRPr="009D1413">
        <w:rPr>
          <w:noProof/>
        </w:rPr>
        <w:t xml:space="preserve"> 1233-8.</w:t>
      </w:r>
    </w:p>
    <w:p w14:paraId="05A455CE" w14:textId="100B5EA5" w:rsidR="006243C7" w:rsidRPr="006243C7" w:rsidRDefault="003B513F" w:rsidP="006243C7">
      <w:r>
        <w:fldChar w:fldCharType="end"/>
      </w:r>
    </w:p>
    <w:sectPr w:rsidR="006243C7" w:rsidRPr="006243C7" w:rsidSect="006243C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890E734" w14:textId="77777777" w:rsidR="002A3FFF" w:rsidRDefault="002A3FFF" w:rsidP="0080129F">
      <w:pPr>
        <w:spacing w:after="0" w:line="240" w:lineRule="auto"/>
      </w:pPr>
      <w:r>
        <w:separator/>
      </w:r>
    </w:p>
  </w:endnote>
  <w:endnote w:type="continuationSeparator" w:id="0">
    <w:p w14:paraId="63449D15" w14:textId="77777777" w:rsidR="002A3FFF" w:rsidRDefault="002A3FFF" w:rsidP="0080129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22937301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6B01965" w14:textId="00125BEC" w:rsidR="0080129F" w:rsidRDefault="0080129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9F215DD" w14:textId="77777777" w:rsidR="0080129F" w:rsidRDefault="0080129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6C7AB0" w14:textId="77777777" w:rsidR="002A3FFF" w:rsidRDefault="002A3FFF" w:rsidP="0080129F">
      <w:pPr>
        <w:spacing w:after="0" w:line="240" w:lineRule="auto"/>
      </w:pPr>
      <w:r>
        <w:separator/>
      </w:r>
    </w:p>
  </w:footnote>
  <w:footnote w:type="continuationSeparator" w:id="0">
    <w:p w14:paraId="1B99BD68" w14:textId="77777777" w:rsidR="002A3FFF" w:rsidRDefault="002A3FFF" w:rsidP="0080129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124D7D9"/>
    <w:multiLevelType w:val="hybridMultilevel"/>
    <w:tmpl w:val="8B1047FE"/>
    <w:lvl w:ilvl="0" w:tplc="58D8B3D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774846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8290348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BB28862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C028D7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932EC88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2A0966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ABAF2D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8332743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03113B8"/>
    <w:multiLevelType w:val="hybridMultilevel"/>
    <w:tmpl w:val="7722BCF6"/>
    <w:lvl w:ilvl="0" w:tplc="E3D603B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1" w:tplc="BE64BD7A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2" w:tplc="8F623B92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3" w:tplc="CE90EE1E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4" w:tplc="78BA1662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5" w:tplc="F36AE568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6" w:tplc="5CE2BE2A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7" w:tplc="F5BCB0F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8" w:tplc="20B6579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</w:abstractNum>
  <w:num w:numId="1" w16cid:durableId="1331323923">
    <w:abstractNumId w:val="0"/>
  </w:num>
  <w:num w:numId="2" w16cid:durableId="159744506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mental R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e2dtzwe5r99wse52rbpzaddzrta2sxxafvz&quot;&gt;School Age Lead Manuscript EndNote Library&lt;record-ids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7&lt;/item&gt;&lt;item&gt;18&lt;/item&gt;&lt;item&gt;19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9&lt;/item&gt;&lt;item&gt;40&lt;/item&gt;&lt;item&gt;41&lt;/item&gt;&lt;item&gt;42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6&lt;/item&gt;&lt;item&gt;87&lt;/item&gt;&lt;item&gt;88&lt;/item&gt;&lt;item&gt;89&lt;/item&gt;&lt;item&gt;90&lt;/item&gt;&lt;item&gt;91&lt;/item&gt;&lt;item&gt;92&lt;/item&gt;&lt;item&gt;93&lt;/item&gt;&lt;item&gt;94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/record-ids&gt;&lt;/item&gt;&lt;/Libraries&gt;"/>
  </w:docVars>
  <w:rsids>
    <w:rsidRoot w:val="00986ECD"/>
    <w:rsid w:val="0000079D"/>
    <w:rsid w:val="00013017"/>
    <w:rsid w:val="00015B0F"/>
    <w:rsid w:val="0001799C"/>
    <w:rsid w:val="00027BBE"/>
    <w:rsid w:val="0003133B"/>
    <w:rsid w:val="000361C6"/>
    <w:rsid w:val="00044568"/>
    <w:rsid w:val="00046604"/>
    <w:rsid w:val="00084E9C"/>
    <w:rsid w:val="00086589"/>
    <w:rsid w:val="00087036"/>
    <w:rsid w:val="00094931"/>
    <w:rsid w:val="000A58AA"/>
    <w:rsid w:val="000B51C6"/>
    <w:rsid w:val="000B7FF6"/>
    <w:rsid w:val="000D2779"/>
    <w:rsid w:val="000E5E10"/>
    <w:rsid w:val="000E6A4B"/>
    <w:rsid w:val="000F2BC3"/>
    <w:rsid w:val="000F2F1A"/>
    <w:rsid w:val="00112F2B"/>
    <w:rsid w:val="001255F0"/>
    <w:rsid w:val="00127A37"/>
    <w:rsid w:val="00141152"/>
    <w:rsid w:val="00146E22"/>
    <w:rsid w:val="00173334"/>
    <w:rsid w:val="00177ADF"/>
    <w:rsid w:val="00180F17"/>
    <w:rsid w:val="001839B4"/>
    <w:rsid w:val="00196870"/>
    <w:rsid w:val="00197458"/>
    <w:rsid w:val="001A553A"/>
    <w:rsid w:val="001C3C11"/>
    <w:rsid w:val="001D2D1A"/>
    <w:rsid w:val="001D62A4"/>
    <w:rsid w:val="001F7B3B"/>
    <w:rsid w:val="00203764"/>
    <w:rsid w:val="002147F5"/>
    <w:rsid w:val="0022157D"/>
    <w:rsid w:val="00225902"/>
    <w:rsid w:val="00233912"/>
    <w:rsid w:val="00240D72"/>
    <w:rsid w:val="00242080"/>
    <w:rsid w:val="00262B54"/>
    <w:rsid w:val="0027332E"/>
    <w:rsid w:val="00284BB9"/>
    <w:rsid w:val="00292AFF"/>
    <w:rsid w:val="002A3FFF"/>
    <w:rsid w:val="002A4A37"/>
    <w:rsid w:val="002A4F53"/>
    <w:rsid w:val="002A5D7B"/>
    <w:rsid w:val="002A7436"/>
    <w:rsid w:val="002C0030"/>
    <w:rsid w:val="002C42BA"/>
    <w:rsid w:val="002C63A7"/>
    <w:rsid w:val="002D63B6"/>
    <w:rsid w:val="002F4BE8"/>
    <w:rsid w:val="002F79ED"/>
    <w:rsid w:val="00321127"/>
    <w:rsid w:val="003335C1"/>
    <w:rsid w:val="00340239"/>
    <w:rsid w:val="00344634"/>
    <w:rsid w:val="00364DCA"/>
    <w:rsid w:val="00365C91"/>
    <w:rsid w:val="00370FAD"/>
    <w:rsid w:val="003742E7"/>
    <w:rsid w:val="00376025"/>
    <w:rsid w:val="003761B1"/>
    <w:rsid w:val="0039373F"/>
    <w:rsid w:val="00394B95"/>
    <w:rsid w:val="003A0679"/>
    <w:rsid w:val="003A1126"/>
    <w:rsid w:val="003A464C"/>
    <w:rsid w:val="003A677C"/>
    <w:rsid w:val="003B2E16"/>
    <w:rsid w:val="003B4713"/>
    <w:rsid w:val="003B513F"/>
    <w:rsid w:val="00403743"/>
    <w:rsid w:val="0042661B"/>
    <w:rsid w:val="00436498"/>
    <w:rsid w:val="004428A1"/>
    <w:rsid w:val="0044414F"/>
    <w:rsid w:val="0044536A"/>
    <w:rsid w:val="004461C7"/>
    <w:rsid w:val="0045246C"/>
    <w:rsid w:val="004560F7"/>
    <w:rsid w:val="004A319C"/>
    <w:rsid w:val="004B2EEE"/>
    <w:rsid w:val="00503B58"/>
    <w:rsid w:val="005107D6"/>
    <w:rsid w:val="00511E91"/>
    <w:rsid w:val="00535B1F"/>
    <w:rsid w:val="00544D99"/>
    <w:rsid w:val="00552787"/>
    <w:rsid w:val="00553098"/>
    <w:rsid w:val="00553985"/>
    <w:rsid w:val="005624B6"/>
    <w:rsid w:val="005632D0"/>
    <w:rsid w:val="00566CBA"/>
    <w:rsid w:val="005679DA"/>
    <w:rsid w:val="00580821"/>
    <w:rsid w:val="00586385"/>
    <w:rsid w:val="00590909"/>
    <w:rsid w:val="005948C6"/>
    <w:rsid w:val="005C1177"/>
    <w:rsid w:val="005C2880"/>
    <w:rsid w:val="005C6ED5"/>
    <w:rsid w:val="005E094D"/>
    <w:rsid w:val="005E11DE"/>
    <w:rsid w:val="005F66F9"/>
    <w:rsid w:val="0060139F"/>
    <w:rsid w:val="00607737"/>
    <w:rsid w:val="00613322"/>
    <w:rsid w:val="00614E44"/>
    <w:rsid w:val="006243C7"/>
    <w:rsid w:val="00631B5C"/>
    <w:rsid w:val="00635380"/>
    <w:rsid w:val="00642E98"/>
    <w:rsid w:val="006446A7"/>
    <w:rsid w:val="006469D3"/>
    <w:rsid w:val="00656E5C"/>
    <w:rsid w:val="0066253D"/>
    <w:rsid w:val="006660DB"/>
    <w:rsid w:val="006729AB"/>
    <w:rsid w:val="00675835"/>
    <w:rsid w:val="00676607"/>
    <w:rsid w:val="006A4430"/>
    <w:rsid w:val="006A5009"/>
    <w:rsid w:val="006A7A62"/>
    <w:rsid w:val="006C295A"/>
    <w:rsid w:val="006C63C3"/>
    <w:rsid w:val="006C7FBE"/>
    <w:rsid w:val="006D3217"/>
    <w:rsid w:val="006D6B34"/>
    <w:rsid w:val="006E5FDD"/>
    <w:rsid w:val="006F43F8"/>
    <w:rsid w:val="00703153"/>
    <w:rsid w:val="00706E23"/>
    <w:rsid w:val="0072564E"/>
    <w:rsid w:val="00731D94"/>
    <w:rsid w:val="00735039"/>
    <w:rsid w:val="00741B9D"/>
    <w:rsid w:val="00764015"/>
    <w:rsid w:val="007714C8"/>
    <w:rsid w:val="0077274F"/>
    <w:rsid w:val="007733A5"/>
    <w:rsid w:val="00781859"/>
    <w:rsid w:val="007C33F4"/>
    <w:rsid w:val="007E4A5D"/>
    <w:rsid w:val="007E7927"/>
    <w:rsid w:val="007F1383"/>
    <w:rsid w:val="0080129F"/>
    <w:rsid w:val="008012CD"/>
    <w:rsid w:val="008149F6"/>
    <w:rsid w:val="00827054"/>
    <w:rsid w:val="00834B8A"/>
    <w:rsid w:val="00834D93"/>
    <w:rsid w:val="00855E64"/>
    <w:rsid w:val="00857138"/>
    <w:rsid w:val="0088540F"/>
    <w:rsid w:val="00895D66"/>
    <w:rsid w:val="00896F8F"/>
    <w:rsid w:val="008A035E"/>
    <w:rsid w:val="008B069C"/>
    <w:rsid w:val="008C78A5"/>
    <w:rsid w:val="008D0EA6"/>
    <w:rsid w:val="008E2352"/>
    <w:rsid w:val="00967E7B"/>
    <w:rsid w:val="00971D89"/>
    <w:rsid w:val="00986ECD"/>
    <w:rsid w:val="00994C4E"/>
    <w:rsid w:val="00995B2C"/>
    <w:rsid w:val="00997AA5"/>
    <w:rsid w:val="009A24BB"/>
    <w:rsid w:val="009C000A"/>
    <w:rsid w:val="009D0C0D"/>
    <w:rsid w:val="009D1413"/>
    <w:rsid w:val="009D334D"/>
    <w:rsid w:val="009D540C"/>
    <w:rsid w:val="009E1592"/>
    <w:rsid w:val="009E1E51"/>
    <w:rsid w:val="009F4089"/>
    <w:rsid w:val="009F63A3"/>
    <w:rsid w:val="00A00A89"/>
    <w:rsid w:val="00A02259"/>
    <w:rsid w:val="00A07332"/>
    <w:rsid w:val="00A22CF0"/>
    <w:rsid w:val="00A27E97"/>
    <w:rsid w:val="00A41E91"/>
    <w:rsid w:val="00A46C3D"/>
    <w:rsid w:val="00A500A8"/>
    <w:rsid w:val="00A51B70"/>
    <w:rsid w:val="00A747E0"/>
    <w:rsid w:val="00A800E7"/>
    <w:rsid w:val="00A845A1"/>
    <w:rsid w:val="00A91F05"/>
    <w:rsid w:val="00AA3EBC"/>
    <w:rsid w:val="00AB76FA"/>
    <w:rsid w:val="00AD6E5F"/>
    <w:rsid w:val="00AD7DDD"/>
    <w:rsid w:val="00AE3080"/>
    <w:rsid w:val="00AE4FC2"/>
    <w:rsid w:val="00AE77C2"/>
    <w:rsid w:val="00AF39CF"/>
    <w:rsid w:val="00B05DD9"/>
    <w:rsid w:val="00B06A56"/>
    <w:rsid w:val="00B16F12"/>
    <w:rsid w:val="00B2521E"/>
    <w:rsid w:val="00B25484"/>
    <w:rsid w:val="00B30B25"/>
    <w:rsid w:val="00B4325A"/>
    <w:rsid w:val="00B63206"/>
    <w:rsid w:val="00B905E6"/>
    <w:rsid w:val="00B920F2"/>
    <w:rsid w:val="00B97695"/>
    <w:rsid w:val="00BC60C4"/>
    <w:rsid w:val="00BC6E5A"/>
    <w:rsid w:val="00BD36FE"/>
    <w:rsid w:val="00C00940"/>
    <w:rsid w:val="00C433BB"/>
    <w:rsid w:val="00C50F36"/>
    <w:rsid w:val="00C61C63"/>
    <w:rsid w:val="00C6356D"/>
    <w:rsid w:val="00C651BE"/>
    <w:rsid w:val="00C6775F"/>
    <w:rsid w:val="00C8221A"/>
    <w:rsid w:val="00C95DC4"/>
    <w:rsid w:val="00C9771A"/>
    <w:rsid w:val="00CB7B53"/>
    <w:rsid w:val="00CC1463"/>
    <w:rsid w:val="00CC3E8C"/>
    <w:rsid w:val="00CC5934"/>
    <w:rsid w:val="00CE0173"/>
    <w:rsid w:val="00CE547D"/>
    <w:rsid w:val="00CF37B6"/>
    <w:rsid w:val="00CF7D30"/>
    <w:rsid w:val="00D1134B"/>
    <w:rsid w:val="00D17A8B"/>
    <w:rsid w:val="00D35B2A"/>
    <w:rsid w:val="00D43437"/>
    <w:rsid w:val="00D47AA0"/>
    <w:rsid w:val="00D62644"/>
    <w:rsid w:val="00D62B3B"/>
    <w:rsid w:val="00D7315A"/>
    <w:rsid w:val="00D75B28"/>
    <w:rsid w:val="00D90DDB"/>
    <w:rsid w:val="00D935F0"/>
    <w:rsid w:val="00D94A30"/>
    <w:rsid w:val="00DA0730"/>
    <w:rsid w:val="00DA1ADE"/>
    <w:rsid w:val="00DC44AE"/>
    <w:rsid w:val="00DD12FE"/>
    <w:rsid w:val="00DD7715"/>
    <w:rsid w:val="00DE5235"/>
    <w:rsid w:val="00DF275C"/>
    <w:rsid w:val="00DF4E0F"/>
    <w:rsid w:val="00E2381E"/>
    <w:rsid w:val="00E30832"/>
    <w:rsid w:val="00E333FB"/>
    <w:rsid w:val="00E42301"/>
    <w:rsid w:val="00E428EA"/>
    <w:rsid w:val="00E54F5C"/>
    <w:rsid w:val="00E55D50"/>
    <w:rsid w:val="00E711C0"/>
    <w:rsid w:val="00E754C3"/>
    <w:rsid w:val="00EA2F16"/>
    <w:rsid w:val="00EE7676"/>
    <w:rsid w:val="00F02390"/>
    <w:rsid w:val="00F0394B"/>
    <w:rsid w:val="00F11996"/>
    <w:rsid w:val="00F2183F"/>
    <w:rsid w:val="00F237C9"/>
    <w:rsid w:val="00F30122"/>
    <w:rsid w:val="00F44E28"/>
    <w:rsid w:val="00F4537C"/>
    <w:rsid w:val="00F4768A"/>
    <w:rsid w:val="00F576C7"/>
    <w:rsid w:val="00F60BA7"/>
    <w:rsid w:val="00F65998"/>
    <w:rsid w:val="00F66833"/>
    <w:rsid w:val="00F76C06"/>
    <w:rsid w:val="00F829DE"/>
    <w:rsid w:val="00F93A3B"/>
    <w:rsid w:val="00FA0DC9"/>
    <w:rsid w:val="00FA40D5"/>
    <w:rsid w:val="00FA6AE9"/>
    <w:rsid w:val="00FB0A12"/>
    <w:rsid w:val="00FB5231"/>
    <w:rsid w:val="00FC7B93"/>
    <w:rsid w:val="00FD054B"/>
    <w:rsid w:val="00FD400D"/>
    <w:rsid w:val="00FE330F"/>
    <w:rsid w:val="00FE78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46CEA34"/>
  <w15:chartTrackingRefBased/>
  <w15:docId w15:val="{3ADC5807-EFBB-400F-A1DE-BF4E867D38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F2F1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earchhistory-search-term">
    <w:name w:val="searchhistory-search-term"/>
    <w:basedOn w:val="DefaultParagraphFont"/>
    <w:rsid w:val="000F2F1A"/>
  </w:style>
  <w:style w:type="paragraph" w:customStyle="1" w:styleId="EndNoteBibliographyTitle">
    <w:name w:val="EndNote Bibliography Title"/>
    <w:basedOn w:val="Normal"/>
    <w:rsid w:val="004461C7"/>
    <w:pPr>
      <w:spacing w:after="0" w:line="240" w:lineRule="auto"/>
      <w:contextualSpacing/>
    </w:pPr>
    <w:rPr>
      <w:rFonts w:ascii="Calibri" w:hAnsi="Calibri" w:cs="Calibri"/>
    </w:rPr>
  </w:style>
  <w:style w:type="paragraph" w:customStyle="1" w:styleId="EndNoteBibliography">
    <w:name w:val="EndNote Bibliography"/>
    <w:basedOn w:val="Normal"/>
    <w:rsid w:val="00631B5C"/>
    <w:pPr>
      <w:spacing w:after="0" w:line="240" w:lineRule="auto"/>
      <w:contextualSpacing/>
    </w:pPr>
    <w:rPr>
      <w:rFonts w:ascii="Calibri" w:hAnsi="Calibri" w:cs="Calibri"/>
    </w:rPr>
  </w:style>
  <w:style w:type="character" w:styleId="CommentReference">
    <w:name w:val="annotation reference"/>
    <w:basedOn w:val="DefaultParagraphFont"/>
    <w:uiPriority w:val="99"/>
    <w:semiHidden/>
    <w:unhideWhenUsed/>
    <w:rsid w:val="005C117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C117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C117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C117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C1177"/>
    <w:rPr>
      <w:b/>
      <w:bCs/>
      <w:sz w:val="20"/>
      <w:szCs w:val="20"/>
    </w:rPr>
  </w:style>
  <w:style w:type="character" w:customStyle="1" w:styleId="cf01">
    <w:name w:val="cf01"/>
    <w:basedOn w:val="DefaultParagraphFont"/>
    <w:rsid w:val="005C1177"/>
    <w:rPr>
      <w:rFonts w:ascii="Segoe UI" w:hAnsi="Segoe UI" w:cs="Segoe UI" w:hint="default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C11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C1177"/>
  </w:style>
  <w:style w:type="paragraph" w:styleId="Footer">
    <w:name w:val="footer"/>
    <w:basedOn w:val="Normal"/>
    <w:link w:val="FooterChar"/>
    <w:uiPriority w:val="99"/>
    <w:unhideWhenUsed/>
    <w:rsid w:val="005C11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C1177"/>
  </w:style>
  <w:style w:type="paragraph" w:styleId="Revision">
    <w:name w:val="Revision"/>
    <w:hidden/>
    <w:uiPriority w:val="99"/>
    <w:semiHidden/>
    <w:rsid w:val="005C1177"/>
    <w:pPr>
      <w:spacing w:after="0" w:line="240" w:lineRule="auto"/>
    </w:pPr>
  </w:style>
  <w:style w:type="character" w:styleId="Mention">
    <w:name w:val="Mention"/>
    <w:basedOn w:val="DefaultParagraphFont"/>
    <w:uiPriority w:val="99"/>
    <w:unhideWhenUsed/>
    <w:rsid w:val="005C1177"/>
    <w:rPr>
      <w:color w:val="2B579A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19C2704-3B38-443E-B277-A639E11EDA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0</TotalTime>
  <Pages>22</Pages>
  <Words>14222</Words>
  <Characters>81066</Characters>
  <Application>Microsoft Office Word</Application>
  <DocSecurity>0</DocSecurity>
  <Lines>675</Lines>
  <Paragraphs>1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0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nnington, Audrey (CDC/NCEH/DEHSP)</dc:creator>
  <cp:keywords/>
  <dc:description/>
  <cp:lastModifiedBy>Pennington, Audrey (CDC/NCEH/DEHSP)</cp:lastModifiedBy>
  <cp:revision>277</cp:revision>
  <dcterms:created xsi:type="dcterms:W3CDTF">2023-10-26T12:48:00Z</dcterms:created>
  <dcterms:modified xsi:type="dcterms:W3CDTF">2024-01-30T20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7b94a7b8-f06c-4dfe-bdcc-9b548fd58c31_Enabled">
    <vt:lpwstr>true</vt:lpwstr>
  </property>
  <property fmtid="{D5CDD505-2E9C-101B-9397-08002B2CF9AE}" pid="3" name="MSIP_Label_7b94a7b8-f06c-4dfe-bdcc-9b548fd58c31_SetDate">
    <vt:lpwstr>2023-10-26T14:22:33Z</vt:lpwstr>
  </property>
  <property fmtid="{D5CDD505-2E9C-101B-9397-08002B2CF9AE}" pid="4" name="MSIP_Label_7b94a7b8-f06c-4dfe-bdcc-9b548fd58c31_Method">
    <vt:lpwstr>Privileged</vt:lpwstr>
  </property>
  <property fmtid="{D5CDD505-2E9C-101B-9397-08002B2CF9AE}" pid="5" name="MSIP_Label_7b94a7b8-f06c-4dfe-bdcc-9b548fd58c31_Name">
    <vt:lpwstr>7b94a7b8-f06c-4dfe-bdcc-9b548fd58c31</vt:lpwstr>
  </property>
  <property fmtid="{D5CDD505-2E9C-101B-9397-08002B2CF9AE}" pid="6" name="MSIP_Label_7b94a7b8-f06c-4dfe-bdcc-9b548fd58c31_SiteId">
    <vt:lpwstr>9ce70869-60db-44fd-abe8-d2767077fc8f</vt:lpwstr>
  </property>
  <property fmtid="{D5CDD505-2E9C-101B-9397-08002B2CF9AE}" pid="7" name="MSIP_Label_7b94a7b8-f06c-4dfe-bdcc-9b548fd58c31_ActionId">
    <vt:lpwstr>c55ea038-e26f-4520-bb43-4738755d8bea</vt:lpwstr>
  </property>
  <property fmtid="{D5CDD505-2E9C-101B-9397-08002B2CF9AE}" pid="8" name="MSIP_Label_7b94a7b8-f06c-4dfe-bdcc-9b548fd58c31_ContentBits">
    <vt:lpwstr>0</vt:lpwstr>
  </property>
</Properties>
</file>